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their </w:t>
      </w:r>
      <w:r w:rsidR="008E4D8A">
        <w:rPr>
          <w:rFonts w:ascii="Times New Roman" w:hAnsi="Times New Roman" w:cs="Times New Roman"/>
        </w:rPr>
        <w:t xml:space="preserve"> </w:t>
      </w:r>
      <w:r w:rsidR="00162A7B" w:rsidRPr="00C129FD">
        <w:rPr>
          <w:rFonts w:ascii="Times New Roman" w:hAnsi="Times New Roman" w:cs="Times New Roman"/>
        </w:rPr>
        <w:t>beliefs,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agree that it is a phenomena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77777777"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tly reports a reduction in pain; however 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could be termed a placebo effec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1EAD81E0"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Side-effects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Pr="00C129FD"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1B0E18F4" w14:textId="69858926" w:rsidR="00297830" w:rsidRDefault="002B66DC" w:rsidP="00297830">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traditionally explained as a learning phenomena, specifically an example of classical conditioning. </w:t>
      </w:r>
      <w:r w:rsidR="00FC169A">
        <w:rPr>
          <w:rFonts w:ascii="Times New Roman" w:hAnsi="Times New Roman" w:cs="Times New Roman"/>
        </w:rPr>
        <w:t xml:space="preserve">In </w:t>
      </w:r>
      <w:r w:rsidR="007F6C82">
        <w:rPr>
          <w:rFonts w:ascii="Times New Roman" w:hAnsi="Times New Roman" w:cs="Times New Roman"/>
        </w:rPr>
        <w:t>classical or Pavol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 xml:space="preserve">th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FA68BA">
        <w:rPr>
          <w:rFonts w:ascii="Times New Roman" w:hAnsi="Times New Roman" w:cs="Times New Roman"/>
        </w:rPr>
        <w:t xml:space="preserve">The archetypal example of this 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FA68BA">
        <w:rPr>
          <w:rFonts w:ascii="Times New Roman" w:hAnsi="Times New Roman" w:cs="Times New Roman"/>
        </w:rPr>
        <w:t xml:space="preserve"> famous experiment. When food (US) is given to a dog it causes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r w:rsidR="000804DE">
        <w:rPr>
          <w:rFonts w:ascii="Times New Roman" w:hAnsi="Times New Roman" w:cs="Times New Roman"/>
        </w:rPr>
        <w:t xml:space="preserve">Pavlov and others also found that the salivation 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dilatation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77777777" w:rsidR="00E87489" w:rsidRDefault="00297830" w:rsidP="00E87489">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According to his</w:t>
      </w:r>
      <w:r w:rsidRPr="00C129FD">
        <w:rPr>
          <w:rFonts w:ascii="Times New Roman" w:hAnsi="Times New Roman" w:cs="Times New Roman"/>
        </w:rPr>
        <w:t xml:space="preserve"> model the 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2AA3BD77" w14:textId="4C657293" w:rsidR="003943B3" w:rsidRPr="00E87489"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gan to fall out of favour</w:t>
      </w:r>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r w:rsidR="00BD6991" w:rsidRPr="00E87489">
        <w:rPr>
          <w:rFonts w:ascii="Times New Roman" w:hAnsi="Times New Roman" w:cs="Times New Roman"/>
        </w:rPr>
        <w:t>The first was</w:t>
      </w:r>
      <w:r w:rsidR="0059336F" w:rsidRPr="00E87489">
        <w:rPr>
          <w:rFonts w:ascii="Times New Roman" w:hAnsi="Times New Roman" w:cs="Times New Roman"/>
        </w:rPr>
        <w:t xml:space="preserve"> 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enomenon occurs. Secondly</w:t>
      </w:r>
      <w:r w:rsidR="001E3A53" w:rsidRPr="00E87489">
        <w:rPr>
          <w:rFonts w:ascii="Times New Roman" w:hAnsi="Times New Roman" w:cs="Times New Roman"/>
        </w:rPr>
        <w:t xml:space="preserve"> it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 with the implication being that it is mediated 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for a review see Mitchell, De Houwer, &amp; Lovibond,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5FE8B09F" w14:textId="7259433D" w:rsidR="00BD6991"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B64C2C" w:rsidRPr="00E87489">
        <w:rPr>
          <w:rFonts w:ascii="Times New Roman" w:hAnsi="Times New Roman" w:cs="Times New Roman"/>
        </w:rPr>
        <w:t xml:space="preserve"> is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Eikelboom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itioned responses that oppose th</w:t>
      </w:r>
      <w:r w:rsidR="00BD6991">
        <w:rPr>
          <w:rFonts w:ascii="Times New Roman" w:hAnsi="Times New Roman" w:cs="Times New Roman"/>
        </w:rPr>
        <w:t>e unconditioned response are</w:t>
      </w:r>
      <w:r w:rsidR="009B3FF7">
        <w:rPr>
          <w:rFonts w:ascii="Times New Roman" w:hAnsi="Times New Roman" w:cs="Times New Roman"/>
        </w:rPr>
        <w:t xml:space="preserve"> more common across a wide range of drugs and bodily systems (e.g. salivatory,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0F799E">
        <w:rPr>
          <w:rFonts w:ascii="Times New Roman" w:hAnsi="Times New Roman" w:cs="Times New Roman"/>
        </w:rPr>
        <w:t xml:space="preserve">Lastly </w:t>
      </w:r>
      <w:r>
        <w:rPr>
          <w:rFonts w:ascii="Times New Roman" w:hAnsi="Times New Roman" w:cs="Times New Roman"/>
        </w:rPr>
        <w:t>the stimulus-substitution model’s description of the essential processes behind class</w:t>
      </w:r>
      <w:r w:rsidR="000F799E">
        <w:rPr>
          <w:rFonts w:ascii="Times New Roman" w:hAnsi="Times New Roman" w:cs="Times New Roman"/>
        </w:rPr>
        <w:t>ical conditioning was</w:t>
      </w:r>
      <w:r>
        <w:rPr>
          <w:rFonts w:ascii="Times New Roman" w:hAnsi="Times New Roman" w:cs="Times New Roman"/>
        </w:rPr>
        <w:t xml:space="preserve"> shown to be flawed. For example the stimulus-substitution model postulated </w:t>
      </w:r>
      <w:r>
        <w:rPr>
          <w:rFonts w:ascii="Times New Roman" w:hAnsi="Times New Roman" w:cs="Times New Roman"/>
          <w:i/>
        </w:rPr>
        <w:t>contiguity</w:t>
      </w:r>
      <w:r>
        <w:rPr>
          <w:rFonts w:ascii="Times New Roman" w:hAnsi="Times New Roman" w:cs="Times New Roman"/>
        </w:rPr>
        <w:t xml:space="preserve"> of</w:t>
      </w:r>
      <w:r w:rsidRPr="001E0714">
        <w:rPr>
          <w:rFonts w:ascii="Times New Roman" w:hAnsi="Times New Roman" w:cs="Times New Roman"/>
          <w:i/>
        </w:rPr>
        <w:t xml:space="preserve"> </w:t>
      </w:r>
      <w:r>
        <w:rPr>
          <w:rFonts w:ascii="Times New Roman" w:hAnsi="Times New Roman" w:cs="Times New Roman"/>
        </w:rPr>
        <w:t>CS-US pairing as the necessary process in conditioning. However new findings showed that contiguous</w:t>
      </w:r>
      <w:r w:rsidRPr="00C129FD">
        <w:rPr>
          <w:rFonts w:ascii="Times New Roman" w:hAnsi="Times New Roman" w:cs="Times New Roman"/>
        </w:rPr>
        <w:t xml:space="preserve"> CS + US pairings do n</w:t>
      </w:r>
      <w:r>
        <w:rPr>
          <w:rFonts w:ascii="Times New Roman" w:hAnsi="Times New Roman" w:cs="Times New Roman"/>
        </w:rPr>
        <w:t xml:space="preserve">ot always lead to conditioning </w:t>
      </w:r>
      <w:r w:rsidRPr="00C129FD">
        <w:rPr>
          <w:rFonts w:ascii="Times New Roman" w:hAnsi="Times New Roman" w:cs="Times New Roman"/>
        </w:rPr>
        <w:t>if, for example, prior to the CS + US pairing, the CS occurred many</w:t>
      </w:r>
      <w:r>
        <w:rPr>
          <w:rFonts w:ascii="Times New Roman" w:hAnsi="Times New Roman" w:cs="Times New Roman"/>
        </w:rPr>
        <w:t xml:space="preserve"> times in the absence of the US </w:t>
      </w:r>
      <w:r>
        <w:rPr>
          <w:rFonts w:ascii="Times New Roman" w:hAnsi="Times New Roman" w:cs="Times New Roman"/>
        </w:rPr>
        <w:fldChar w:fldCharType="begin"/>
      </w:r>
      <w:r>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scorla, 1968)</w:t>
      </w:r>
      <w:r>
        <w:rPr>
          <w:rFonts w:ascii="Times New Roman" w:hAnsi="Times New Roman" w:cs="Times New Roman"/>
        </w:rPr>
        <w:fldChar w:fldCharType="end"/>
      </w:r>
      <w:r>
        <w:rPr>
          <w:rFonts w:ascii="Times New Roman" w:hAnsi="Times New Roman" w:cs="Times New Roman"/>
        </w:rPr>
        <w:t xml:space="preserve">. </w:t>
      </w:r>
    </w:p>
    <w:p w14:paraId="0546F358" w14:textId="4A1DCB78" w:rsidR="008D05EA" w:rsidRDefault="0046355C" w:rsidP="00E87489">
      <w:pPr>
        <w:spacing w:line="480" w:lineRule="auto"/>
        <w:ind w:firstLine="284"/>
        <w:rPr>
          <w:rFonts w:ascii="Times New Roman" w:hAnsi="Times New Roman" w:cs="Times New Roman"/>
        </w:rPr>
      </w:pPr>
      <w:r>
        <w:rPr>
          <w:rFonts w:ascii="Times New Roman" w:hAnsi="Times New Roman" w:cs="Times New Roman"/>
        </w:rPr>
        <w:t>There was a need for a model of classical conditioning that was explanatory as well as descriptive, that took account of conscious learning, and that was able to integrate the fact that conditioned responses could either mimic or act in opposition to the unconditioned response.</w:t>
      </w:r>
      <w:r w:rsidR="009D22DB">
        <w:rPr>
          <w:rFonts w:ascii="Times New Roman" w:hAnsi="Times New Roman" w:cs="Times New Roman"/>
        </w:rPr>
        <w:t xml:space="preserve"> Researchers in the early seventies began to propose theories of classical conditioning that framed conditioning as the learning of relations between events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36414B" w:rsidRPr="00C129FD">
        <w:rPr>
          <w:rFonts w:ascii="Times New Roman" w:hAnsi="Times New Roman" w:cs="Times New Roman"/>
        </w:rPr>
        <w:t>According to this model</w:t>
      </w:r>
      <w:r w:rsidR="008A4CCC" w:rsidRPr="00C129FD">
        <w:rPr>
          <w:rFonts w:ascii="Times New Roman" w:hAnsi="Times New Roman" w:cs="Times New Roman"/>
        </w:rPr>
        <w:t>,</w:t>
      </w:r>
      <w:r w:rsidR="00DA16A2" w:rsidRPr="00C129FD">
        <w:rPr>
          <w:rFonts w:ascii="Times New Roman" w:hAnsi="Times New Roman" w:cs="Times New Roman"/>
        </w:rPr>
        <w:t xml:space="preserve"> </w:t>
      </w:r>
      <w:r w:rsidR="0036414B" w:rsidRPr="00C129FD">
        <w:rPr>
          <w:rFonts w:ascii="Times New Roman" w:hAnsi="Times New Roman" w:cs="Times New Roman"/>
        </w:rPr>
        <w:t xml:space="preserve">conditioning is dependent </w:t>
      </w:r>
      <w:r w:rsidR="0086287B" w:rsidRPr="00C129FD">
        <w:rPr>
          <w:rFonts w:ascii="Times New Roman" w:hAnsi="Times New Roman" w:cs="Times New Roman"/>
        </w:rPr>
        <w:t xml:space="preserve">not on contiguity but </w:t>
      </w:r>
      <w:r w:rsidR="0036414B" w:rsidRPr="00C129FD">
        <w:rPr>
          <w:rFonts w:ascii="Times New Roman" w:hAnsi="Times New Roman" w:cs="Times New Roman"/>
        </w:rPr>
        <w:t xml:space="preserve">on </w:t>
      </w:r>
      <w:r w:rsidR="00711DB5">
        <w:rPr>
          <w:rFonts w:ascii="Times New Roman" w:hAnsi="Times New Roman" w:cs="Times New Roman"/>
        </w:rPr>
        <w:t xml:space="preserve">the formation of </w:t>
      </w:r>
      <w:r w:rsidR="0036414B" w:rsidRPr="00C129FD">
        <w:rPr>
          <w:rFonts w:ascii="Times New Roman" w:hAnsi="Times New Roman" w:cs="Times New Roman"/>
        </w:rPr>
        <w:t>expectancies</w:t>
      </w:r>
      <w:r w:rsidR="0086287B" w:rsidRPr="00C129FD">
        <w:rPr>
          <w:rFonts w:ascii="Times New Roman" w:hAnsi="Times New Roman" w:cs="Times New Roman"/>
        </w:rPr>
        <w:t>,</w:t>
      </w:r>
      <w:r w:rsidR="0036414B" w:rsidRPr="00C129FD">
        <w:rPr>
          <w:rFonts w:ascii="Times New Roman" w:hAnsi="Times New Roman" w:cs="Times New Roman"/>
        </w:rPr>
        <w:t xml:space="preserve"> which are based</w:t>
      </w:r>
      <w:r w:rsidR="00DA16A2" w:rsidRPr="00C129FD">
        <w:rPr>
          <w:rFonts w:ascii="Times New Roman" w:hAnsi="Times New Roman" w:cs="Times New Roman"/>
        </w:rPr>
        <w:t xml:space="preserve"> </w:t>
      </w:r>
      <w:r w:rsidR="00357989" w:rsidRPr="00C129FD">
        <w:rPr>
          <w:rFonts w:ascii="Times New Roman" w:hAnsi="Times New Roman" w:cs="Times New Roman"/>
        </w:rPr>
        <w:t xml:space="preserve">on </w:t>
      </w:r>
      <w:r w:rsidR="00AF56CA" w:rsidRPr="00C129FD">
        <w:rPr>
          <w:rFonts w:ascii="Times New Roman" w:hAnsi="Times New Roman" w:cs="Times New Roman"/>
        </w:rPr>
        <w:t xml:space="preserve">the perceived </w:t>
      </w:r>
      <w:r w:rsidR="00DA16A2" w:rsidRPr="00C129FD">
        <w:rPr>
          <w:rFonts w:ascii="Times New Roman" w:hAnsi="Times New Roman" w:cs="Times New Roman"/>
        </w:rPr>
        <w:t>likelihood of one set of stimulus being followed or accompanied by ano</w:t>
      </w:r>
      <w:r w:rsidR="00646ED1" w:rsidRPr="00C129FD">
        <w:rPr>
          <w:rFonts w:ascii="Times New Roman" w:hAnsi="Times New Roman" w:cs="Times New Roman"/>
        </w:rPr>
        <w:t>the</w:t>
      </w:r>
      <w:r w:rsidR="00991ABE" w:rsidRPr="00C129FD">
        <w:rPr>
          <w:rFonts w:ascii="Times New Roman" w:hAnsi="Times New Roman" w:cs="Times New Roman"/>
        </w:rPr>
        <w:t>r</w:t>
      </w:r>
      <w:r w:rsidR="00AF56CA" w:rsidRPr="00C129FD">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E97720">
        <w:rPr>
          <w:rFonts w:ascii="Times New Roman" w:hAnsi="Times New Roman" w:cs="Times New Roman"/>
        </w:rPr>
        <w:t>. In these expectancy models of classical conditioning the</w:t>
      </w:r>
      <w:r w:rsidR="00536DBF">
        <w:rPr>
          <w:rFonts w:ascii="Times New Roman" w:hAnsi="Times New Roman" w:cs="Times New Roman"/>
        </w:rPr>
        <w:t xml:space="preserve"> CR then is </w:t>
      </w:r>
      <w:r w:rsidR="00E97720">
        <w:rPr>
          <w:rFonts w:ascii="Times New Roman" w:hAnsi="Times New Roman" w:cs="Times New Roman"/>
        </w:rPr>
        <w:t xml:space="preserve">not a UR prompted by substituting the CS for the US, but rather is </w:t>
      </w:r>
      <w:r w:rsidR="00536DBF">
        <w:rPr>
          <w:rFonts w:ascii="Times New Roman" w:hAnsi="Times New Roman" w:cs="Times New Roman"/>
        </w:rPr>
        <w:t>a</w:t>
      </w:r>
      <w:r w:rsidR="00536DBF" w:rsidRPr="00E97720">
        <w:rPr>
          <w:rFonts w:ascii="Times New Roman" w:hAnsi="Times New Roman" w:cs="Times New Roman"/>
          <w:i/>
        </w:rPr>
        <w:t xml:space="preserve"> preparatory</w:t>
      </w:r>
      <w:r w:rsidR="00536DBF">
        <w:rPr>
          <w:rFonts w:ascii="Times New Roman" w:hAnsi="Times New Roman" w:cs="Times New Roman"/>
        </w:rPr>
        <w:t xml:space="preserve"> response by the organism in anticipation of the </w:t>
      </w:r>
      <w:r w:rsidR="00B64C2C">
        <w:rPr>
          <w:rFonts w:ascii="Times New Roman" w:hAnsi="Times New Roman" w:cs="Times New Roman"/>
        </w:rPr>
        <w:t xml:space="preserve">imminent arrival of the US. </w:t>
      </w:r>
      <w:r w:rsidR="00536DBF">
        <w:rPr>
          <w:rFonts w:ascii="Times New Roman" w:hAnsi="Times New Roman" w:cs="Times New Roman"/>
        </w:rPr>
        <w:t>The salivation of Pavlov’s dog when it heard the bell</w:t>
      </w:r>
      <w:r w:rsidR="00012212">
        <w:rPr>
          <w:rFonts w:ascii="Times New Roman" w:hAnsi="Times New Roman" w:cs="Times New Roman"/>
        </w:rPr>
        <w:t>,</w:t>
      </w:r>
      <w:r w:rsidR="00536DBF">
        <w:rPr>
          <w:rFonts w:ascii="Times New Roman" w:hAnsi="Times New Roman" w:cs="Times New Roman"/>
        </w:rPr>
        <w:t xml:space="preserve"> 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E51A51">
        <w:rPr>
          <w:rFonts w:ascii="Times New Roman" w:hAnsi="Times New Roman" w:cs="Times New Roman"/>
        </w:rPr>
        <w:t>,</w:t>
      </w:r>
      <w:r w:rsidR="00536DBF">
        <w:rPr>
          <w:rFonts w:ascii="Times New Roman" w:hAnsi="Times New Roman" w:cs="Times New Roman"/>
        </w:rPr>
        <w:t xml:space="preserve">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E97720">
        <w:rPr>
          <w:rFonts w:ascii="Times New Roman" w:hAnsi="Times New Roman" w:cs="Times New Roman"/>
        </w:rPr>
        <w:t>, based on an expectancy formed through prior observation of the link between food and the bell</w:t>
      </w:r>
      <w:r w:rsidR="00536DBF">
        <w:rPr>
          <w:rFonts w:ascii="Times New Roman" w:hAnsi="Times New Roman" w:cs="Times New Roman"/>
        </w:rPr>
        <w:t xml:space="preserve">. </w:t>
      </w:r>
      <w:r w:rsidR="00E51A51">
        <w:rPr>
          <w:rFonts w:ascii="Times New Roman" w:hAnsi="Times New Roman" w:cs="Times New Roman"/>
        </w:rPr>
        <w:t>The important point here is that that the conditioned preparatory response can either be similar to the unconditioned response, as with the conditioned salivation observed in Pavlov’s dogs, or it can be in opposition to t</w:t>
      </w:r>
      <w:r w:rsidR="00DB4005">
        <w:rPr>
          <w:rFonts w:ascii="Times New Roman" w:hAnsi="Times New Roman" w:cs="Times New Roman"/>
        </w:rPr>
        <w:t>hat response, as with the conditioned tolerance responses exhibited by drug addicted individuals</w:t>
      </w:r>
      <w:r w:rsidR="005D6C90">
        <w:rPr>
          <w:rFonts w:ascii="Times New Roman" w:hAnsi="Times New Roman" w:cs="Times New Roman"/>
        </w:rPr>
        <w:t xml:space="preserve">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Childress&lt;/Author&gt;&lt;Year&gt;1986&lt;/Year&gt;&lt;RecNum&gt;308&lt;/RecNum&gt;&lt;DisplayText&gt;(Childress, McLellan, &amp;amp; O&amp;apos;Brien, 1986)&lt;/DisplayText&gt;&lt;record&gt;&lt;rec-number&gt;308&lt;/rec-number&gt;&lt;foreign-keys&gt;&lt;key app="EN" db-id="prea0s5zudef24eddtmptt5tdwwa5t55wssp" timestamp="1456976983"&gt;308&lt;/key&gt;&lt;/foreign-keys&gt;&lt;ref-type name="Journal Article"&gt;17&lt;/ref-type&gt;&lt;contributors&gt;&lt;authors&gt;&lt;author&gt;Childress, Anna R.&lt;/author&gt;&lt;author&gt;McLellan, A Thomas.&lt;/author&gt;&lt;author&gt;O&amp;apos;Brien, Charles P.&lt;/author&gt;&lt;/authors&gt;&lt;/contributors&gt;&lt;titles&gt;&lt;title&gt;Abstinent opiate abusers exhibit conditioned craving, conditioned withdrawal and reductions in both through extinction&lt;/title&gt;&lt;secondary-title&gt;British journal of addiction&lt;/secondary-title&gt;&lt;/titles&gt;&lt;periodical&gt;&lt;full-title&gt;British Journal of Addiction&lt;/full-title&gt;&lt;/periodical&gt;&lt;pages&gt;655-660&lt;/pages&gt;&lt;volume&gt;81&lt;/volume&gt;&lt;number&gt;5&lt;/number&gt;&lt;dates&gt;&lt;year&gt;1986&lt;/year&gt;&lt;/dates&gt;&lt;isbn&gt;1360-0443&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Childress, McLellan, &amp; O'Brien, 1986)</w:t>
      </w:r>
      <w:r w:rsidR="005D6C90">
        <w:rPr>
          <w:rFonts w:ascii="Times New Roman" w:hAnsi="Times New Roman" w:cs="Times New Roman"/>
        </w:rPr>
        <w:fldChar w:fldCharType="end"/>
      </w:r>
      <w:r w:rsidR="00DB4005">
        <w:rPr>
          <w:rFonts w:ascii="Times New Roman" w:hAnsi="Times New Roman" w:cs="Times New Roman"/>
        </w:rPr>
        <w:t xml:space="preserve"> or rats </w:t>
      </w:r>
      <w:r w:rsidR="005D6C90">
        <w:rPr>
          <w:rFonts w:ascii="Times New Roman" w:hAnsi="Times New Roman" w:cs="Times New Roman"/>
        </w:rPr>
        <w:fldChar w:fldCharType="begin"/>
      </w:r>
      <w:r w:rsidR="005D6C90">
        <w:rPr>
          <w:rFonts w:ascii="Times New Roman" w:hAnsi="Times New Roman" w:cs="Times New Roman"/>
        </w:rPr>
        <w:instrText xml:space="preserve"> ADDIN EN.CITE &lt;EndNote&gt;&lt;Cite&gt;&lt;Author&gt;Siegel&lt;/Author&gt;&lt;Year&gt;1978&lt;/Year&gt;&lt;RecNum&gt;309&lt;/RecNum&gt;&lt;DisplayText&gt;(Siegel, 1978)&lt;/DisplayText&gt;&lt;record&gt;&lt;rec-number&gt;309&lt;/rec-number&gt;&lt;foreign-keys&gt;&lt;key app="EN" db-id="prea0s5zudef24eddtmptt5tdwwa5t55wssp" timestamp="1456977339"&gt;309&lt;/key&gt;&lt;/foreign-keys&gt;&lt;ref-type name="Journal Article"&gt;17&lt;/ref-type&gt;&lt;contributors&gt;&lt;authors&gt;&lt;author&gt;Siegel, Shepard&lt;/author&gt;&lt;/authors&gt;&lt;/contributors&gt;&lt;titles&gt;&lt;title&gt;Tolerance to the hyperthermic effect of morphine in the rat is a learned response&lt;/title&gt;&lt;secondary-title&gt;Journal of Comparative and Physiological Psychology&lt;/secondary-title&gt;&lt;/titles&gt;&lt;periodical&gt;&lt;full-title&gt;Journal of Comparative and Physiological Psychology&lt;/full-title&gt;&lt;/periodical&gt;&lt;pages&gt;1137&lt;/pages&gt;&lt;volume&gt;92&lt;/volume&gt;&lt;number&gt;6&lt;/number&gt;&lt;dates&gt;&lt;year&gt;1978&lt;/year&gt;&lt;/dates&gt;&lt;isbn&gt;0021-9940&lt;/isbn&gt;&lt;urls&gt;&lt;/urls&gt;&lt;/record&gt;&lt;/Cite&gt;&lt;/EndNote&gt;</w:instrText>
      </w:r>
      <w:r w:rsidR="005D6C90">
        <w:rPr>
          <w:rFonts w:ascii="Times New Roman" w:hAnsi="Times New Roman" w:cs="Times New Roman"/>
        </w:rPr>
        <w:fldChar w:fldCharType="separate"/>
      </w:r>
      <w:r w:rsidR="005D6C90">
        <w:rPr>
          <w:rFonts w:ascii="Times New Roman" w:hAnsi="Times New Roman" w:cs="Times New Roman"/>
          <w:noProof/>
        </w:rPr>
        <w:t>(Siegel, 1978)</w:t>
      </w:r>
      <w:r w:rsidR="005D6C90">
        <w:rPr>
          <w:rFonts w:ascii="Times New Roman" w:hAnsi="Times New Roman" w:cs="Times New Roman"/>
        </w:rPr>
        <w:fldChar w:fldCharType="end"/>
      </w:r>
      <w:r w:rsidR="005D6C90">
        <w:rPr>
          <w:rFonts w:ascii="Times New Roman" w:hAnsi="Times New Roman" w:cs="Times New Roman"/>
        </w:rPr>
        <w:t xml:space="preserve"> </w:t>
      </w:r>
      <w:bookmarkStart w:id="4" w:name="_GoBack"/>
      <w:bookmarkEnd w:id="4"/>
      <w:r w:rsidR="00DB4005">
        <w:rPr>
          <w:rFonts w:ascii="Times New Roman" w:hAnsi="Times New Roman" w:cs="Times New Roman"/>
        </w:rPr>
        <w:t>when presented with cues surrounding drug admini</w:t>
      </w:r>
      <w:r w:rsidR="00012212">
        <w:rPr>
          <w:rFonts w:ascii="Times New Roman" w:hAnsi="Times New Roman" w:cs="Times New Roman"/>
        </w:rPr>
        <w:t xml:space="preserve">stration. </w:t>
      </w:r>
    </w:p>
    <w:p w14:paraId="7776A0DB" w14:textId="60B601EA" w:rsidR="00AF56CA" w:rsidRPr="00C129FD" w:rsidRDefault="00592AD9" w:rsidP="002B496A">
      <w:pPr>
        <w:spacing w:line="480" w:lineRule="auto"/>
        <w:ind w:firstLine="284"/>
        <w:rPr>
          <w:rFonts w:ascii="Times New Roman" w:hAnsi="Times New Roman" w:cs="Times New Roman"/>
        </w:rPr>
      </w:pPr>
      <w:r>
        <w:rPr>
          <w:rFonts w:ascii="Times New Roman" w:hAnsi="Times New Roman" w:cs="Times New Roman"/>
        </w:rPr>
        <w:t xml:space="preserve">Just as with the stimulus-substitution model before it the expectancy model of classical conditioning was adapted to a model of placebo effects. Both models agree that the placebo effect was a conditioned response, but the expectancy model held that </w:t>
      </w:r>
      <w:r w:rsidR="008D05EA">
        <w:rPr>
          <w:rFonts w:ascii="Times New Roman" w:hAnsi="Times New Roman" w:cs="Times New Roman"/>
        </w:rPr>
        <w:t xml:space="preserve">the </w:t>
      </w:r>
      <w:r>
        <w:rPr>
          <w:rFonts w:ascii="Times New Roman" w:hAnsi="Times New Roman" w:cs="Times New Roman"/>
        </w:rPr>
        <w:t>placebo effect, rathe</w:t>
      </w:r>
      <w:r w:rsidR="008D05EA">
        <w:rPr>
          <w:rFonts w:ascii="Times New Roman" w:hAnsi="Times New Roman" w:cs="Times New Roman"/>
        </w:rPr>
        <w:t>r than being a reflexive process,</w:t>
      </w:r>
      <w:r>
        <w:rPr>
          <w:rFonts w:ascii="Times New Roman" w:hAnsi="Times New Roman" w:cs="Times New Roman"/>
        </w:rPr>
        <w:t xml:space="preserve"> </w:t>
      </w:r>
      <w:r w:rsidR="008D05EA">
        <w:rPr>
          <w:rFonts w:ascii="Times New Roman" w:hAnsi="Times New Roman" w:cs="Times New Roman"/>
        </w:rPr>
        <w:t xml:space="preserve">is in fact </w:t>
      </w:r>
      <w:r w:rsidR="002B496A">
        <w:rPr>
          <w:rFonts w:ascii="Times New Roman" w:hAnsi="Times New Roman" w:cs="Times New Roman"/>
        </w:rPr>
        <w:t xml:space="preserve">a conditioned </w:t>
      </w:r>
      <w:r>
        <w:rPr>
          <w:rFonts w:ascii="Times New Roman" w:hAnsi="Times New Roman" w:cs="Times New Roman"/>
        </w:rPr>
        <w:t xml:space="preserve">preparatory response caused </w:t>
      </w:r>
      <w:r w:rsidR="008D05EA">
        <w:rPr>
          <w:rFonts w:ascii="Times New Roman" w:hAnsi="Times New Roman" w:cs="Times New Roman"/>
        </w:rPr>
        <w:t xml:space="preserve">by </w:t>
      </w:r>
      <w:r>
        <w:rPr>
          <w:rFonts w:ascii="Times New Roman" w:hAnsi="Times New Roman" w:cs="Times New Roman"/>
        </w:rPr>
        <w:t>the expectancy that treatment-related stimuli reliably signal the imminent occurrence</w:t>
      </w:r>
      <w:r w:rsidR="002B496A">
        <w:rPr>
          <w:rFonts w:ascii="Times New Roman" w:hAnsi="Times New Roman" w:cs="Times New Roman"/>
        </w:rPr>
        <w:t xml:space="preserve"> of:  a) </w:t>
      </w:r>
      <w:r w:rsidR="00E05CB5">
        <w:rPr>
          <w:rFonts w:ascii="Times New Roman" w:hAnsi="Times New Roman" w:cs="Times New Roman"/>
        </w:rPr>
        <w:t>the treatment and</w:t>
      </w:r>
      <w:r w:rsidR="002B496A">
        <w:rPr>
          <w:rFonts w:ascii="Times New Roman" w:hAnsi="Times New Roman" w:cs="Times New Roman"/>
        </w:rPr>
        <w:t xml:space="preserve">; b) </w:t>
      </w:r>
      <w:r>
        <w:rPr>
          <w:rFonts w:ascii="Times New Roman" w:hAnsi="Times New Roman" w:cs="Times New Roman"/>
        </w:rPr>
        <w:t xml:space="preserve">the subsequent response to that treatment. </w:t>
      </w:r>
      <w:r w:rsidR="008D05EA">
        <w:rPr>
          <w:rFonts w:ascii="Times New Roman" w:hAnsi="Times New Roman" w:cs="Times New Roman"/>
        </w:rPr>
        <w:t>In other words expectan</w:t>
      </w:r>
      <w:r w:rsidR="00E05CB5">
        <w:rPr>
          <w:rFonts w:ascii="Times New Roman" w:hAnsi="Times New Roman" w:cs="Times New Roman"/>
        </w:rPr>
        <w:t xml:space="preserve">cies are based on observations of the relationships between sets of stimuli </w:t>
      </w:r>
      <w:r w:rsidR="00E05CB5">
        <w:rPr>
          <w:rFonts w:ascii="Times New Roman" w:hAnsi="Times New Roman" w:cs="Times New Roman"/>
          <w:i/>
        </w:rPr>
        <w:t>and subsequent appraisals of the causal relationship between these stimuli</w:t>
      </w:r>
      <w:r w:rsidR="008D05EA">
        <w:rPr>
          <w:rFonts w:ascii="Times New Roman" w:hAnsi="Times New Roman" w:cs="Times New Roman"/>
        </w:rPr>
        <w:t>.</w:t>
      </w:r>
      <w:r w:rsidR="00E05CB5">
        <w:rPr>
          <w:rFonts w:ascii="Times New Roman" w:hAnsi="Times New Roman" w:cs="Times New Roman"/>
        </w:rPr>
        <w:t xml:space="preserve"> If</w:t>
      </w:r>
      <w:r w:rsidR="00077D70">
        <w:rPr>
          <w:rFonts w:ascii="Times New Roman" w:hAnsi="Times New Roman" w:cs="Times New Roman"/>
        </w:rPr>
        <w:t xml:space="preserve">, according to the expectancy model, </w:t>
      </w:r>
      <w:r w:rsidR="002B496A">
        <w:rPr>
          <w:rFonts w:ascii="Times New Roman" w:hAnsi="Times New Roman" w:cs="Times New Roman"/>
        </w:rPr>
        <w:t>expectancies are based on appraisals</w:t>
      </w:r>
      <w:r w:rsidR="00077D70">
        <w:rPr>
          <w:rFonts w:ascii="Times New Roman" w:hAnsi="Times New Roman" w:cs="Times New Roman"/>
        </w:rPr>
        <w:t xml:space="preserve">, </w:t>
      </w:r>
      <w:r w:rsidR="00E05CB5">
        <w:rPr>
          <w:rFonts w:ascii="Times New Roman" w:hAnsi="Times New Roman" w:cs="Times New Roman"/>
        </w:rPr>
        <w:t xml:space="preserve">then </w:t>
      </w:r>
      <w:r w:rsidR="002B496A">
        <w:rPr>
          <w:rFonts w:ascii="Times New Roman" w:hAnsi="Times New Roman" w:cs="Times New Roman"/>
        </w:rPr>
        <w:t>f</w:t>
      </w:r>
      <w:r w:rsidR="0086287B" w:rsidRPr="00C129FD">
        <w:rPr>
          <w:rFonts w:ascii="Times New Roman" w:hAnsi="Times New Roman" w:cs="Times New Roman"/>
        </w:rPr>
        <w:t xml:space="preserve">or a stimulus to function as a US it has to be </w:t>
      </w:r>
      <w:r w:rsidR="00E05CB5">
        <w:rPr>
          <w:rFonts w:ascii="Times New Roman" w:hAnsi="Times New Roman" w:cs="Times New Roman"/>
        </w:rPr>
        <w:t xml:space="preserve">first be </w:t>
      </w:r>
      <w:r w:rsidR="0086287B" w:rsidRPr="00C129FD">
        <w:rPr>
          <w:rFonts w:ascii="Times New Roman" w:hAnsi="Times New Roman" w:cs="Times New Roman"/>
        </w:rPr>
        <w:t>perceived</w:t>
      </w:r>
      <w:r w:rsidR="00E05CB5">
        <w:rPr>
          <w:rFonts w:ascii="Times New Roman" w:hAnsi="Times New Roman" w:cs="Times New Roman"/>
        </w:rPr>
        <w:t>—otherwise the appraisal of the relationship between it and the CS cannot take place</w:t>
      </w:r>
      <w:r w:rsidR="0086287B" w:rsidRPr="00C129FD">
        <w:rPr>
          <w:rFonts w:ascii="Times New Roman" w:hAnsi="Times New Roman" w:cs="Times New Roman"/>
        </w:rPr>
        <w:t xml:space="preserve">. </w:t>
      </w:r>
      <w:r w:rsidR="00E05CB5">
        <w:rPr>
          <w:rFonts w:ascii="Times New Roman" w:hAnsi="Times New Roman" w:cs="Times New Roman"/>
        </w:rPr>
        <w:t>Applying this logic to placebo effects</w:t>
      </w:r>
      <w:r w:rsidR="006F7A7B">
        <w:rPr>
          <w:rFonts w:ascii="Times New Roman" w:hAnsi="Times New Roman" w:cs="Times New Roman"/>
        </w:rPr>
        <w:t xml:space="preserve">: the drug itself entering the central nervous system cannot be the US because this process is unobservable. </w:t>
      </w:r>
      <w:r w:rsidR="0086287B" w:rsidRPr="00C129FD">
        <w:rPr>
          <w:rFonts w:ascii="Times New Roman" w:hAnsi="Times New Roman" w:cs="Times New Roman"/>
        </w:rPr>
        <w:t xml:space="preserve">Thus </w:t>
      </w:r>
      <w:r w:rsidR="006F7A7B">
        <w:rPr>
          <w:rFonts w:ascii="Times New Roman" w:hAnsi="Times New Roman" w:cs="Times New Roman"/>
        </w:rPr>
        <w:t xml:space="preserve">it is </w:t>
      </w:r>
      <w:r w:rsidR="00AF56CA" w:rsidRPr="00C129FD">
        <w:rPr>
          <w:rFonts w:ascii="Times New Roman" w:hAnsi="Times New Roman" w:cs="Times New Roman"/>
        </w:rPr>
        <w:t xml:space="preserve">the </w:t>
      </w:r>
      <w:r w:rsidR="00696DB1">
        <w:rPr>
          <w:rFonts w:ascii="Times New Roman" w:hAnsi="Times New Roman" w:cs="Times New Roman"/>
        </w:rPr>
        <w:t xml:space="preserve">immediate </w:t>
      </w:r>
      <w:r w:rsidR="009F5A9B">
        <w:rPr>
          <w:rFonts w:ascii="Times New Roman" w:hAnsi="Times New Roman" w:cs="Times New Roman"/>
        </w:rPr>
        <w:t>effects</w:t>
      </w:r>
      <w:r w:rsidR="00AF56CA" w:rsidRPr="00C129FD">
        <w:rPr>
          <w:rFonts w:ascii="Times New Roman" w:hAnsi="Times New Roman" w:cs="Times New Roman"/>
        </w:rPr>
        <w:t xml:space="preserve"> of the drug </w:t>
      </w:r>
      <w:r w:rsidR="006F7A7B">
        <w:rPr>
          <w:rFonts w:ascii="Times New Roman" w:hAnsi="Times New Roman" w:cs="Times New Roman"/>
        </w:rPr>
        <w:t xml:space="preserve">on the central nervous system </w:t>
      </w:r>
      <w:r w:rsidR="006F7A7B" w:rsidRPr="009F5A9B">
        <w:rPr>
          <w:rFonts w:ascii="Times New Roman" w:hAnsi="Times New Roman" w:cs="Times New Roman"/>
          <w:i/>
        </w:rPr>
        <w:t xml:space="preserve">as perceived by the individual to whom the drug is administered </w:t>
      </w:r>
      <w:r w:rsidR="006F7A7B">
        <w:rPr>
          <w:rFonts w:ascii="Times New Roman" w:hAnsi="Times New Roman" w:cs="Times New Roman"/>
        </w:rPr>
        <w:t xml:space="preserve">that constitute the US. </w:t>
      </w:r>
    </w:p>
    <w:p w14:paraId="0D4C902E" w14:textId="2E35B8EB" w:rsidR="002B66DC" w:rsidRPr="00C129FD" w:rsidRDefault="00AF56CA" w:rsidP="0086287B">
      <w:pPr>
        <w:spacing w:line="480" w:lineRule="auto"/>
        <w:ind w:firstLine="720"/>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bronchioconstriction in asthmatics, depending on which outcome researchers lead participants to expect via verbal instruction. Flaten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eixel,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The generalising of salient stimulus-response-outcome contingency features of the old situations to a new situation with similar percieved stimulus features.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Houwer, &amp; Lovibond,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Podd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Luparello, </w:t>
      </w:r>
      <w:r w:rsidR="00501946" w:rsidRPr="00C129FD">
        <w:rPr>
          <w:rFonts w:ascii="Times New Roman" w:hAnsi="Times New Roman" w:cs="Times New Roman"/>
        </w:rPr>
        <w:t>Lyons, Bleeker, &amp; McFadden, 1968</w:t>
      </w:r>
      <w:r w:rsidR="00C121D9" w:rsidRPr="00C129FD">
        <w:rPr>
          <w:rFonts w:ascii="Times New Roman" w:hAnsi="Times New Roman" w:cs="Times New Roman"/>
        </w:rPr>
        <w:t>; Dekker &amp; Groen,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nos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5" w:name="_Toc315678716"/>
      <w:r>
        <w:t>What is the placebo effect?</w:t>
      </w:r>
      <w:bookmarkEnd w:id="5"/>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Four possible explanations for placebo effects.</w:t>
      </w:r>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a) bona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smudging/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t>carry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and/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Objective Placebo Effects: Kirsch, Benedetti &amp; Voudouris (opiate antagonist studies), Ader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6" w:name="_Toc315678717"/>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6"/>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r>
        <w:rPr>
          <w:rFonts w:ascii="Times New Roman" w:hAnsi="Times New Roman" w:cs="Times New Roman"/>
        </w:rPr>
        <w:t xml:space="preserve">th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7" w:name="_Toc315678718"/>
      <w:r w:rsidRPr="00C129FD">
        <w:t>Sources of Expectancies</w:t>
      </w:r>
      <w:bookmarkEnd w:id="7"/>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8" w:name="_Toc315678719"/>
      <w:r w:rsidRPr="00C129FD">
        <w:t>Verbally-Induced Expectancies</w:t>
      </w:r>
      <w:bookmarkEnd w:id="8"/>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sidR="00CC0C99"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is abstract information can serve as a cue, an abstract cue, which can elicit placebo responses not possible in creatures who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a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e.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b) a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on  boxes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reference</w:t>
      </w:r>
    </w:p>
    <w:p w14:paraId="79BC1C0B" w14:textId="6C24F377" w:rsidR="002B768E" w:rsidRPr="00C129FD" w:rsidRDefault="002B768E" w:rsidP="00433B66">
      <w:pPr>
        <w:pStyle w:val="Heading3"/>
        <w:rPr>
          <w:color w:val="FF0000"/>
        </w:rPr>
      </w:pPr>
      <w:bookmarkStart w:id="9" w:name="_Toc315678720"/>
      <w:r w:rsidRPr="00C129FD">
        <w:t>Expectancies</w:t>
      </w:r>
      <w:r w:rsidR="00E7187D" w:rsidRPr="00C129FD">
        <w:t xml:space="preserve"> Acquired from Personal Experience</w:t>
      </w:r>
      <w:bookmarkEnd w:id="9"/>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treatment which ha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0" w:name="_Toc315678721"/>
      <w:r w:rsidRPr="00C129FD">
        <w:t>Experimentally-</w:t>
      </w:r>
      <w:r w:rsidR="00403550" w:rsidRPr="00C129FD">
        <w:t>Conditioned Expectancies</w:t>
      </w:r>
      <w:bookmarkEnd w:id="10"/>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1" w:name="_Toc315678722"/>
      <w:r w:rsidRPr="00C129FD">
        <w:t>Chains of Expectancies</w:t>
      </w:r>
      <w:bookmarkEnd w:id="11"/>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2" w:name="_Toc315678723"/>
      <w:r w:rsidRPr="00C129FD">
        <w:t>Drugs of Abuse</w:t>
      </w:r>
      <w:bookmarkEnd w:id="12"/>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3" w:name="_Toc315678724"/>
      <w:r w:rsidRPr="00C129FD">
        <w:t>Drug Withdrawals</w:t>
      </w:r>
      <w:bookmarkEnd w:id="13"/>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drug-taking,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4" w:name="_Toc315678725"/>
      <w:r w:rsidRPr="00C129FD">
        <w:t>Expectancy and Withdrawals</w:t>
      </w:r>
      <w:bookmarkEnd w:id="14"/>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can be considered  S</w:t>
      </w:r>
      <w:r w:rsidR="009509D5" w:rsidRPr="00C129FD">
        <w:rPr>
          <w:rFonts w:ascii="Times New Roman" w:hAnsi="Times New Roman" w:cs="Times New Roman"/>
          <w:vertAlign w:val="subscript"/>
        </w:rPr>
        <w:t>1</w:t>
      </w:r>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which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15"/>
      <w:r w:rsidR="00606C86" w:rsidRPr="00C129FD">
        <w:rPr>
          <w:rFonts w:ascii="Times New Roman" w:hAnsi="Times New Roman" w:cs="Times New Roman"/>
        </w:rPr>
        <w:t>physical discomfort</w:t>
      </w:r>
      <w:r w:rsidR="001C5830" w:rsidRPr="00C129FD">
        <w:rPr>
          <w:rFonts w:ascii="Times New Roman" w:hAnsi="Times New Roman" w:cs="Times New Roman"/>
        </w:rPr>
        <w:t>, boredom, depression</w:t>
      </w:r>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5"/>
      <w:r w:rsidR="00F87912" w:rsidRPr="00C129FD">
        <w:rPr>
          <w:rStyle w:val="CommentReference"/>
          <w:rFonts w:ascii="Times New Roman" w:hAnsi="Times New Roman" w:cs="Times New Roman"/>
        </w:rPr>
        <w:commentReference w:id="15"/>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16" w:name="_Toc315678726"/>
      <w:r w:rsidRPr="00C129FD">
        <w:t>Evidence for Placebo Withdrawals</w:t>
      </w:r>
      <w:r w:rsidR="00A76DC1" w:rsidRPr="00C129FD">
        <w:t>: Tolerance vs Withdrawal</w:t>
      </w:r>
      <w:bookmarkEnd w:id="16"/>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 xml:space="preserve">(also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7"/>
      <w:r w:rsidRPr="00C129FD">
        <w:rPr>
          <w:rFonts w:ascii="Times New Roman" w:hAnsi="Times New Roman" w:cs="Times New Roman"/>
        </w:rPr>
        <w:t>tolerance</w:t>
      </w:r>
      <w:commentRangeEnd w:id="17"/>
      <w:r w:rsidR="00C3365B" w:rsidRPr="00C129FD">
        <w:rPr>
          <w:rStyle w:val="CommentReference"/>
          <w:rFonts w:ascii="Times New Roman" w:hAnsi="Times New Roman" w:cs="Times New Roman"/>
        </w:rPr>
        <w:commentReference w:id="17"/>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of a signaling stimuli. </w:t>
      </w:r>
      <w:r w:rsidR="00E40F95" w:rsidRPr="00C129FD">
        <w:rPr>
          <w:rFonts w:ascii="Times New Roman" w:hAnsi="Times New Roman" w:cs="Times New Roman"/>
        </w:rPr>
        <w:t xml:space="preserve">If there is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can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r w:rsidR="00361C9A" w:rsidRPr="00C129FD">
        <w:rPr>
          <w:rFonts w:ascii="Times New Roman" w:hAnsi="Times New Roman" w:cs="Times New Roman"/>
          <w:color w:val="FF0000"/>
        </w:rPr>
        <w:t xml:space="preserve">i.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012212" w:rsidRPr="00C247C3" w:rsidRDefault="00012212"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012212" w:rsidRPr="00C247C3" w:rsidRDefault="00012212"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012212" w:rsidRPr="00C247C3" w:rsidRDefault="00012212"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012212" w:rsidRPr="00C247C3" w:rsidRDefault="00012212"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012212" w:rsidRPr="00C247C3" w:rsidRDefault="00012212"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012212" w:rsidRPr="00C247C3" w:rsidRDefault="00012212"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012212" w:rsidRPr="00C247C3" w:rsidRDefault="00012212"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012212" w:rsidRPr="00C247C3" w:rsidRDefault="00012212"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012212" w:rsidRDefault="00012212"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12212" w:rsidRDefault="00012212" w:rsidP="00FD79B6">
                            <w:pPr>
                              <w:jc w:val="center"/>
                              <w:rPr>
                                <w:color w:val="000000" w:themeColor="text1"/>
                                <w:sz w:val="20"/>
                                <w:szCs w:val="20"/>
                              </w:rPr>
                            </w:pPr>
                          </w:p>
                          <w:p w14:paraId="1658F11C" w14:textId="0CF862FC" w:rsidR="00012212" w:rsidRPr="00CB3AB5" w:rsidRDefault="00012212"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012212" w:rsidRDefault="00012212" w:rsidP="00FD79B6">
                            <w:pPr>
                              <w:jc w:val="center"/>
                              <w:rPr>
                                <w:color w:val="000000" w:themeColor="text1"/>
                                <w:sz w:val="20"/>
                                <w:szCs w:val="20"/>
                              </w:rPr>
                            </w:pPr>
                          </w:p>
                          <w:p w14:paraId="24DA7217" w14:textId="77777777" w:rsidR="00012212" w:rsidRPr="00CB3AB5" w:rsidRDefault="00012212"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012212" w:rsidRDefault="00012212"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12212" w:rsidRDefault="00012212" w:rsidP="00FD79B6">
                      <w:pPr>
                        <w:jc w:val="center"/>
                        <w:rPr>
                          <w:color w:val="000000" w:themeColor="text1"/>
                          <w:sz w:val="20"/>
                          <w:szCs w:val="20"/>
                        </w:rPr>
                      </w:pPr>
                    </w:p>
                    <w:p w14:paraId="1658F11C" w14:textId="0CF862FC" w:rsidR="00012212" w:rsidRPr="00CB3AB5" w:rsidRDefault="00012212"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012212" w:rsidRDefault="00012212" w:rsidP="00FD79B6">
                      <w:pPr>
                        <w:jc w:val="center"/>
                        <w:rPr>
                          <w:color w:val="000000" w:themeColor="text1"/>
                          <w:sz w:val="20"/>
                          <w:szCs w:val="20"/>
                        </w:rPr>
                      </w:pPr>
                    </w:p>
                    <w:p w14:paraId="24DA7217" w14:textId="77777777" w:rsidR="00012212" w:rsidRPr="00CB3AB5" w:rsidRDefault="00012212"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012212" w:rsidRDefault="00012212"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12212" w:rsidRDefault="00012212" w:rsidP="00756A80">
                            <w:pPr>
                              <w:jc w:val="center"/>
                              <w:rPr>
                                <w:color w:val="000000" w:themeColor="text1"/>
                                <w:sz w:val="20"/>
                                <w:szCs w:val="20"/>
                              </w:rPr>
                            </w:pPr>
                          </w:p>
                          <w:p w14:paraId="0D4907B4" w14:textId="505DFDAA" w:rsidR="00012212" w:rsidRPr="00CB3AB5" w:rsidRDefault="00012212"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012212" w:rsidRDefault="00012212"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12212" w:rsidRDefault="00012212" w:rsidP="00756A80">
                      <w:pPr>
                        <w:jc w:val="center"/>
                        <w:rPr>
                          <w:color w:val="000000" w:themeColor="text1"/>
                          <w:sz w:val="20"/>
                          <w:szCs w:val="20"/>
                        </w:rPr>
                      </w:pPr>
                    </w:p>
                    <w:p w14:paraId="0D4907B4" w14:textId="505DFDAA" w:rsidR="00012212" w:rsidRPr="00CB3AB5" w:rsidRDefault="00012212"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012212" w:rsidRPr="00C247C3" w:rsidRDefault="00012212">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012212" w:rsidRPr="00C247C3" w:rsidRDefault="00012212">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012212" w:rsidRPr="00C247C3" w:rsidRDefault="00012212">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012212" w:rsidRPr="00C247C3" w:rsidRDefault="00012212">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012212" w:rsidRPr="00C247C3" w:rsidRDefault="0001221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012212" w:rsidRPr="00C247C3" w:rsidRDefault="0001221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012212" w:rsidRPr="00C247C3" w:rsidRDefault="0001221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012212" w:rsidRPr="00C247C3" w:rsidRDefault="0001221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012212" w:rsidRPr="00C247C3" w:rsidRDefault="0001221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012212" w:rsidRPr="00C247C3" w:rsidRDefault="0001221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012212" w:rsidRPr="00C247C3" w:rsidRDefault="0001221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012212" w:rsidRPr="00C247C3" w:rsidRDefault="00012212"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012212" w:rsidRPr="00C247C3" w:rsidRDefault="00012212"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012212" w:rsidRPr="00C247C3" w:rsidRDefault="00012212"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012212" w:rsidRDefault="00012212"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12212" w:rsidRDefault="00012212" w:rsidP="00756A80">
                            <w:pPr>
                              <w:jc w:val="center"/>
                              <w:rPr>
                                <w:color w:val="000000" w:themeColor="text1"/>
                                <w:sz w:val="20"/>
                                <w:szCs w:val="20"/>
                              </w:rPr>
                            </w:pPr>
                          </w:p>
                          <w:p w14:paraId="224378FA" w14:textId="530450F0" w:rsidR="00012212" w:rsidRPr="004A72D2" w:rsidRDefault="00012212"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012212" w:rsidRDefault="00012212"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12212" w:rsidRDefault="00012212" w:rsidP="00756A80">
                      <w:pPr>
                        <w:jc w:val="center"/>
                        <w:rPr>
                          <w:color w:val="000000" w:themeColor="text1"/>
                          <w:sz w:val="20"/>
                          <w:szCs w:val="20"/>
                        </w:rPr>
                      </w:pPr>
                    </w:p>
                    <w:p w14:paraId="224378FA" w14:textId="530450F0" w:rsidR="00012212" w:rsidRPr="004A72D2" w:rsidRDefault="00012212"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012212" w:rsidRDefault="00012212"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12212" w:rsidRDefault="00012212" w:rsidP="00FD79B6">
                            <w:pPr>
                              <w:jc w:val="center"/>
                              <w:rPr>
                                <w:color w:val="000000" w:themeColor="text1"/>
                                <w:sz w:val="20"/>
                                <w:szCs w:val="20"/>
                              </w:rPr>
                            </w:pPr>
                          </w:p>
                          <w:p w14:paraId="017AA07B" w14:textId="6BF4DD9E" w:rsidR="00012212" w:rsidRPr="00F1339B" w:rsidRDefault="00012212"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012212" w:rsidRDefault="00012212"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12212" w:rsidRDefault="00012212" w:rsidP="00FD79B6">
                      <w:pPr>
                        <w:jc w:val="center"/>
                        <w:rPr>
                          <w:color w:val="000000" w:themeColor="text1"/>
                          <w:sz w:val="20"/>
                          <w:szCs w:val="20"/>
                        </w:rPr>
                      </w:pPr>
                    </w:p>
                    <w:p w14:paraId="017AA07B" w14:textId="6BF4DD9E" w:rsidR="00012212" w:rsidRPr="00F1339B" w:rsidRDefault="00012212"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012212" w:rsidRDefault="00012212"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12212" w:rsidRDefault="00012212" w:rsidP="00756A80">
                            <w:pPr>
                              <w:jc w:val="center"/>
                              <w:rPr>
                                <w:color w:val="000000" w:themeColor="text1"/>
                                <w:sz w:val="20"/>
                                <w:szCs w:val="20"/>
                              </w:rPr>
                            </w:pPr>
                          </w:p>
                          <w:p w14:paraId="41A7AAD2" w14:textId="7BF7EE5B" w:rsidR="00012212" w:rsidRPr="00F1339B" w:rsidRDefault="00012212"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012212" w:rsidRDefault="00012212"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12212" w:rsidRDefault="00012212" w:rsidP="00756A80">
                      <w:pPr>
                        <w:jc w:val="center"/>
                        <w:rPr>
                          <w:color w:val="000000" w:themeColor="text1"/>
                          <w:sz w:val="20"/>
                          <w:szCs w:val="20"/>
                        </w:rPr>
                      </w:pPr>
                    </w:p>
                    <w:p w14:paraId="41A7AAD2" w14:textId="7BF7EE5B" w:rsidR="00012212" w:rsidRPr="00F1339B" w:rsidRDefault="00012212"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012212" w:rsidRDefault="00012212"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12212" w:rsidRPr="00DE45AF" w:rsidRDefault="00012212" w:rsidP="00FD79B6">
                            <w:pPr>
                              <w:jc w:val="center"/>
                              <w:rPr>
                                <w:color w:val="000000" w:themeColor="text1"/>
                                <w:sz w:val="16"/>
                                <w:szCs w:val="16"/>
                              </w:rPr>
                            </w:pPr>
                          </w:p>
                          <w:p w14:paraId="20815F70" w14:textId="1A2AB12B" w:rsidR="00012212" w:rsidRPr="008C46AC" w:rsidRDefault="00012212"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012212" w:rsidRDefault="00012212"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12212" w:rsidRPr="00DE45AF" w:rsidRDefault="00012212" w:rsidP="00FD79B6">
                      <w:pPr>
                        <w:jc w:val="center"/>
                        <w:rPr>
                          <w:color w:val="000000" w:themeColor="text1"/>
                          <w:sz w:val="16"/>
                          <w:szCs w:val="16"/>
                        </w:rPr>
                      </w:pPr>
                    </w:p>
                    <w:p w14:paraId="20815F70" w14:textId="1A2AB12B" w:rsidR="00012212" w:rsidRPr="008C46AC" w:rsidRDefault="00012212"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012212" w:rsidRDefault="00012212">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012212" w:rsidRDefault="00012212">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012212" w:rsidRDefault="00012212"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012212" w:rsidRDefault="00012212"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012212" w:rsidRDefault="00012212"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12212" w:rsidRPr="004A72D2" w:rsidRDefault="00012212" w:rsidP="004A72D2">
                            <w:pPr>
                              <w:rPr>
                                <w:color w:val="000000" w:themeColor="text1"/>
                                <w:sz w:val="20"/>
                                <w:szCs w:val="20"/>
                              </w:rPr>
                            </w:pPr>
                          </w:p>
                          <w:p w14:paraId="1B31C226" w14:textId="13703DD8" w:rsidR="00012212" w:rsidRPr="004A72D2" w:rsidRDefault="00012212"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012212" w:rsidRDefault="00012212"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12212" w:rsidRPr="004A72D2" w:rsidRDefault="00012212" w:rsidP="004A72D2">
                      <w:pPr>
                        <w:rPr>
                          <w:color w:val="000000" w:themeColor="text1"/>
                          <w:sz w:val="20"/>
                          <w:szCs w:val="20"/>
                        </w:rPr>
                      </w:pPr>
                    </w:p>
                    <w:p w14:paraId="1B31C226" w14:textId="13703DD8" w:rsidR="00012212" w:rsidRPr="004A72D2" w:rsidRDefault="00012212"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012212" w:rsidRPr="00E81969" w:rsidRDefault="00012212"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12212" w:rsidRPr="004A72D2" w:rsidRDefault="00012212" w:rsidP="00472766">
                            <w:pPr>
                              <w:jc w:val="center"/>
                              <w:rPr>
                                <w:color w:val="000000" w:themeColor="text1"/>
                                <w:sz w:val="20"/>
                                <w:szCs w:val="20"/>
                              </w:rPr>
                            </w:pPr>
                          </w:p>
                          <w:p w14:paraId="008ECE37" w14:textId="0189B6AD" w:rsidR="00012212" w:rsidRPr="004A72D2" w:rsidRDefault="00012212"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012212" w:rsidRPr="00E81969" w:rsidRDefault="00012212"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12212" w:rsidRPr="004A72D2" w:rsidRDefault="00012212" w:rsidP="00472766">
                      <w:pPr>
                        <w:jc w:val="center"/>
                        <w:rPr>
                          <w:color w:val="000000" w:themeColor="text1"/>
                          <w:sz w:val="20"/>
                          <w:szCs w:val="20"/>
                        </w:rPr>
                      </w:pPr>
                    </w:p>
                    <w:p w14:paraId="008ECE37" w14:textId="0189B6AD" w:rsidR="00012212" w:rsidRPr="004A72D2" w:rsidRDefault="00012212"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the </w:t>
      </w:r>
      <w:r w:rsidR="00A148B5" w:rsidRPr="00C129FD">
        <w:rPr>
          <w:rFonts w:ascii="Times New Roman" w:hAnsi="Times New Roman" w:cs="Times New Roman"/>
        </w:rPr>
        <w:t xml:space="preserve"> </w:t>
      </w:r>
      <w:r w:rsidRPr="00C129FD">
        <w:rPr>
          <w:rFonts w:ascii="Times New Roman" w:hAnsi="Times New Roman" w:cs="Times New Roman"/>
        </w:rPr>
        <w:t>chain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i.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18" w:name="_Toc315678727"/>
      <w:r w:rsidRPr="00C129FD">
        <w:t>Open/Hidden Designs</w:t>
      </w:r>
      <w:bookmarkEnd w:id="18"/>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 xml:space="preserve">(based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19" w:name="_Toc315678728"/>
      <w:r>
        <w:t xml:space="preserve">Caffeine as </w:t>
      </w:r>
      <w:r w:rsidR="00D66331">
        <w:t>Model of Processes of Addiction</w:t>
      </w:r>
      <w:bookmarkEnd w:id="19"/>
    </w:p>
    <w:p w14:paraId="760C82B1" w14:textId="46EE89C8" w:rsidR="006A4FA9" w:rsidRDefault="00252790" w:rsidP="006A4FA9">
      <w:pPr>
        <w:pStyle w:val="Heading2"/>
        <w:rPr>
          <w:b w:val="0"/>
        </w:rPr>
      </w:pPr>
      <w:bookmarkStart w:id="20" w:name="_Toc315678729"/>
      <w:r>
        <w:rPr>
          <w:b w:val="0"/>
        </w:rPr>
        <w:t>Blah de blah</w:t>
      </w:r>
      <w:r>
        <w:t xml:space="preserve"> </w:t>
      </w:r>
      <w:r w:rsidR="008D7EF1">
        <w:rPr>
          <w:b w:val="0"/>
        </w:rPr>
        <w:t>caffeine a good drug for modeling addiction. All experiments in this PhD are on caffeine.</w:t>
      </w:r>
      <w:bookmarkEnd w:id="20"/>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57E941D8" w:rsidR="00D66331" w:rsidRDefault="00D66331" w:rsidP="00D66331">
      <w:pPr>
        <w:pStyle w:val="Heading1"/>
      </w:pPr>
      <w:bookmarkStart w:id="21" w:name="_Toc315678730"/>
      <w:r>
        <w:t>Chapter 2</w:t>
      </w:r>
      <w:bookmarkEnd w:id="21"/>
    </w:p>
    <w:p w14:paraId="2A8FD981" w14:textId="6B2639BA" w:rsidR="00D66331" w:rsidRPr="00D66331" w:rsidRDefault="00D66331" w:rsidP="00D66331">
      <w:pPr>
        <w:pStyle w:val="Heading2"/>
        <w:rPr>
          <w:rFonts w:cs="Times New Roman"/>
        </w:rPr>
      </w:pPr>
      <w:bookmarkStart w:id="22" w:name="_Toc315678731"/>
      <w:r w:rsidRPr="00D66331">
        <w:rPr>
          <w:rFonts w:cs="Times New Roman"/>
        </w:rPr>
        <w:t>Experiment 1</w:t>
      </w:r>
      <w:bookmarkEnd w:id="22"/>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3" w:name="_Toc315678732"/>
      <w:r>
        <w:t>Chapter 3</w:t>
      </w:r>
      <w:bookmarkEnd w:id="23"/>
    </w:p>
    <w:p w14:paraId="5DF2A1BE" w14:textId="79170CF1" w:rsidR="00D66331" w:rsidRPr="00D66331" w:rsidRDefault="00D66331" w:rsidP="00D66331">
      <w:pPr>
        <w:pStyle w:val="Heading2"/>
      </w:pPr>
      <w:bookmarkStart w:id="24" w:name="_Toc315678733"/>
      <w:r>
        <w:t>Experiment 2</w:t>
      </w:r>
      <w:bookmarkEnd w:id="24"/>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5" w:name="_Toc315678734"/>
      <w:r>
        <w:t>Chapter 4</w:t>
      </w:r>
      <w:bookmarkEnd w:id="25"/>
    </w:p>
    <w:p w14:paraId="6F6C068A" w14:textId="77777777" w:rsidR="008D7EF1" w:rsidRPr="008D7EF1" w:rsidRDefault="008D7EF1" w:rsidP="008D7EF1"/>
    <w:p w14:paraId="35A406AA" w14:textId="77777777" w:rsidR="002B77BD" w:rsidRPr="00C129FD" w:rsidRDefault="002B77BD" w:rsidP="00252790">
      <w:pPr>
        <w:pStyle w:val="Heading2"/>
      </w:pPr>
      <w:bookmarkStart w:id="26" w:name="_Toc315678735"/>
      <w:r w:rsidRPr="00C129FD">
        <w:t>Treatment of Addiction with Drug Replacement Regimens</w:t>
      </w:r>
      <w:bookmarkEnd w:id="26"/>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an expectancy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7" w:name="_Toc315678736"/>
      <w:r w:rsidRPr="00C129FD">
        <w:t>Hypothese</w:t>
      </w:r>
      <w:r w:rsidR="008A4CCC" w:rsidRPr="00C129FD">
        <w:t>s</w:t>
      </w:r>
      <w:bookmarkEnd w:id="27"/>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28" w:name="_Toc315678737"/>
      <w:r>
        <w:t xml:space="preserve">Experiment 3: </w:t>
      </w:r>
      <w:r w:rsidR="008A4CCC" w:rsidRPr="00C129FD">
        <w:t>Proposed Drug Reduction Intervention</w:t>
      </w:r>
      <w:bookmarkEnd w:id="28"/>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that their dose is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fast-acting withdrawal-reduction effect will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Experiment 2</w:t>
      </w:r>
      <w:r w:rsidR="00515207" w:rsidRPr="00C129FD">
        <w:rPr>
          <w:rFonts w:ascii="Times New Roman" w:hAnsi="Times New Roman" w:cs="Times New Roman"/>
          <w:b/>
        </w:rPr>
        <w:t xml:space="preserve"> :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29" w:name="_Toc315678738"/>
      <w:r>
        <w:t>Discussion</w:t>
      </w:r>
      <w:bookmarkEnd w:id="29"/>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0" w:name="_Toc315678739"/>
      <w:r>
        <w:t>References</w:t>
      </w:r>
      <w:bookmarkEnd w:id="30"/>
    </w:p>
    <w:p w14:paraId="3F4B1DE4" w14:textId="7417D75E" w:rsidR="00F64AEA" w:rsidRDefault="00F64AEA" w:rsidP="00090AA1">
      <w:pPr>
        <w:widowControl w:val="0"/>
        <w:autoSpaceDE w:val="0"/>
        <w:autoSpaceDN w:val="0"/>
        <w:adjustRightInd w:val="0"/>
        <w:spacing w:line="480" w:lineRule="auto"/>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spacing w:line="480" w:lineRule="auto"/>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spacing w:line="480" w:lineRule="auto"/>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spacing w:line="480" w:lineRule="auto"/>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spacing w:line="480" w:lineRule="auto"/>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spacing w:line="480" w:lineRule="auto"/>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spacing w:line="480" w:lineRule="auto"/>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spacing w:line="480" w:lineRule="auto"/>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spacing w:line="480" w:lineRule="auto"/>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spacing w:line="480" w:lineRule="auto"/>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spacing w:line="480" w:lineRule="auto"/>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4B9E48D3" w14:textId="04A6CD8B" w:rsidR="005D6C90" w:rsidRPr="005D6C90" w:rsidRDefault="00AB3E60" w:rsidP="005D6C90">
      <w:pPr>
        <w:pStyle w:val="EndNoteBibliography"/>
        <w:ind w:left="720" w:hanging="720"/>
        <w:rPr>
          <w:noProof/>
        </w:rPr>
      </w:pPr>
      <w:r>
        <w:rPr>
          <w:i/>
        </w:rPr>
        <w:fldChar w:fldCharType="begin"/>
      </w:r>
      <w:r>
        <w:rPr>
          <w:i/>
        </w:rPr>
        <w:instrText xml:space="preserve"> ADDIN EN.REFLIST </w:instrText>
      </w:r>
      <w:r>
        <w:rPr>
          <w:i/>
        </w:rPr>
        <w:fldChar w:fldCharType="separate"/>
      </w:r>
      <w:r w:rsidR="005D6C90" w:rsidRPr="005D6C90">
        <w:rPr>
          <w:noProof/>
        </w:rPr>
        <w:t xml:space="preserve">Amanzio, M., &amp; Benedetti, F. (1999). Neuropharmacological dissection of placebo analgesia: expectation-activated opioid systems versus conditioning-activated specific subsystems. </w:t>
      </w:r>
      <w:r w:rsidR="005D6C90" w:rsidRPr="005D6C90">
        <w:rPr>
          <w:i/>
          <w:noProof/>
        </w:rPr>
        <w:t>The Journal of Neuroscience, 19</w:t>
      </w:r>
      <w:r w:rsidR="005D6C90" w:rsidRPr="005D6C90">
        <w:rPr>
          <w:noProof/>
        </w:rPr>
        <w:t xml:space="preserve">(1), 484-494.  Retrieved from </w:t>
      </w:r>
      <w:hyperlink r:id="rId15" w:history="1">
        <w:r w:rsidR="005D6C90" w:rsidRPr="005D6C90">
          <w:rPr>
            <w:rStyle w:val="Hyperlink"/>
            <w:rFonts w:asciiTheme="minorHAnsi" w:hAnsiTheme="minorHAnsi"/>
            <w:noProof/>
          </w:rPr>
          <w:t>http://www.jneurosci.org/content/19/1/484.full.pdf</w:t>
        </w:r>
      </w:hyperlink>
    </w:p>
    <w:p w14:paraId="06BF50DD" w14:textId="77777777" w:rsidR="005D6C90" w:rsidRPr="005D6C90" w:rsidRDefault="005D6C90" w:rsidP="005D6C90">
      <w:pPr>
        <w:pStyle w:val="EndNoteBibliography"/>
        <w:ind w:left="720" w:hanging="720"/>
        <w:rPr>
          <w:noProof/>
        </w:rPr>
      </w:pPr>
      <w:r w:rsidRPr="005D6C90">
        <w:rPr>
          <w:noProof/>
        </w:rPr>
        <w:t xml:space="preserve">Amanzio, M., Pollo, A., Maggi, G., &amp; Benedetti, F. (2001). Response variability to analgesics: a role for non-specific activation of endogenous opioids. </w:t>
      </w:r>
      <w:r w:rsidRPr="005D6C90">
        <w:rPr>
          <w:i/>
          <w:noProof/>
        </w:rPr>
        <w:t>PAIN, 90</w:t>
      </w:r>
      <w:r w:rsidRPr="005D6C90">
        <w:rPr>
          <w:noProof/>
        </w:rPr>
        <w:t>(3), 205-215. doi:10.1016/S0304-3959(00)00486-3</w:t>
      </w:r>
    </w:p>
    <w:p w14:paraId="05D6DAF3" w14:textId="77777777" w:rsidR="005D6C90" w:rsidRPr="005D6C90" w:rsidRDefault="005D6C90" w:rsidP="005D6C90">
      <w:pPr>
        <w:pStyle w:val="EndNoteBibliography"/>
        <w:ind w:left="720" w:hanging="720"/>
        <w:rPr>
          <w:noProof/>
        </w:rPr>
      </w:pPr>
      <w:r w:rsidRPr="005D6C90">
        <w:rPr>
          <w:noProof/>
        </w:rPr>
        <w:t xml:space="preserve">Amin, N., Foa, E. B., &amp; Coles, M. E. (1998). Negative interpretation bias in social phobia. </w:t>
      </w:r>
      <w:r w:rsidRPr="005D6C90">
        <w:rPr>
          <w:i/>
          <w:noProof/>
        </w:rPr>
        <w:t>Behaviour Research and Therapy, 36</w:t>
      </w:r>
      <w:r w:rsidRPr="005D6C90">
        <w:rPr>
          <w:noProof/>
        </w:rPr>
        <w:t>(10), 945-957. doi:10.1016/S0005-7967(98)00060-6</w:t>
      </w:r>
    </w:p>
    <w:p w14:paraId="3D02CA59" w14:textId="77777777" w:rsidR="005D6C90" w:rsidRPr="005D6C90" w:rsidRDefault="005D6C90" w:rsidP="005D6C90">
      <w:pPr>
        <w:pStyle w:val="EndNoteBibliography"/>
        <w:ind w:left="720" w:hanging="720"/>
        <w:rPr>
          <w:noProof/>
        </w:rPr>
      </w:pPr>
      <w:r w:rsidRPr="005D6C90">
        <w:rPr>
          <w:noProof/>
        </w:rPr>
        <w:t xml:space="preserve">Asch, S. E. (1946). Forming impressions of personality. </w:t>
      </w:r>
      <w:r w:rsidRPr="005D6C90">
        <w:rPr>
          <w:i/>
          <w:noProof/>
        </w:rPr>
        <w:t>The Journal of Abnormal and Social Psychology, 41</w:t>
      </w:r>
      <w:r w:rsidRPr="005D6C90">
        <w:rPr>
          <w:noProof/>
        </w:rPr>
        <w:t xml:space="preserve">(3), 258. </w:t>
      </w:r>
    </w:p>
    <w:p w14:paraId="4E35E337" w14:textId="77777777" w:rsidR="005D6C90" w:rsidRPr="005D6C90" w:rsidRDefault="005D6C90" w:rsidP="005D6C90">
      <w:pPr>
        <w:pStyle w:val="EndNoteBibliography"/>
        <w:ind w:left="720" w:hanging="720"/>
        <w:rPr>
          <w:noProof/>
        </w:rPr>
      </w:pPr>
      <w:r w:rsidRPr="005D6C90">
        <w:rPr>
          <w:noProof/>
        </w:rPr>
        <w:t xml:space="preserve">Aslaksen, P. M., Zwarg, M. L., Eilertsen, H.-I. H., Gorecka, M. M., &amp; Bjørkedal, E. (2015). Opposite effects of the same drug: reversal of topical analgesia by nocebo information. </w:t>
      </w:r>
      <w:r w:rsidRPr="005D6C90">
        <w:rPr>
          <w:i/>
          <w:noProof/>
        </w:rPr>
        <w:t>PAIN, 156</w:t>
      </w:r>
      <w:r w:rsidRPr="005D6C90">
        <w:rPr>
          <w:noProof/>
        </w:rPr>
        <w:t>(1), 39-46. doi:10.1016/j.pain.0000000000000004</w:t>
      </w:r>
    </w:p>
    <w:p w14:paraId="23C96D09" w14:textId="77777777" w:rsidR="005D6C90" w:rsidRPr="005D6C90" w:rsidRDefault="005D6C90" w:rsidP="005D6C90">
      <w:pPr>
        <w:pStyle w:val="EndNoteBibliography"/>
        <w:ind w:left="720" w:hanging="720"/>
        <w:rPr>
          <w:noProof/>
        </w:rPr>
      </w:pPr>
      <w:r w:rsidRPr="005D6C90">
        <w:rPr>
          <w:noProof/>
        </w:rPr>
        <w:t xml:space="preserve">Benedetti, F., Maggi, G., Lopiano, L., Lanotte, M., Rainero, I., Vighetti, S., &amp; Pollo, A. (2003). Open versus hidden medical treatments: The patient's knowledge about a therapy affects the therapy outcome. </w:t>
      </w:r>
      <w:r w:rsidRPr="005D6C90">
        <w:rPr>
          <w:i/>
          <w:noProof/>
        </w:rPr>
        <w:t>Prevention &amp; Treatment, 6</w:t>
      </w:r>
      <w:r w:rsidRPr="005D6C90">
        <w:rPr>
          <w:noProof/>
        </w:rPr>
        <w:t xml:space="preserve">(1), 1a. </w:t>
      </w:r>
    </w:p>
    <w:p w14:paraId="36D09364" w14:textId="77777777" w:rsidR="005D6C90" w:rsidRPr="005D6C90" w:rsidRDefault="005D6C90" w:rsidP="005D6C90">
      <w:pPr>
        <w:pStyle w:val="EndNoteBibliography"/>
        <w:ind w:left="720" w:hanging="720"/>
        <w:rPr>
          <w:noProof/>
        </w:rPr>
      </w:pPr>
      <w:r w:rsidRPr="005D6C90">
        <w:rPr>
          <w:noProof/>
        </w:rPr>
        <w:t xml:space="preserve">Bingel, U., Wanigasekera, V., Wiech, K., Mhuircheartaigh, R. N., Lee, M. C., Ploner, M., &amp; Tracey, I. (2011). The effect of treatment expectation on drug efficacy: Imaging the analgesic benefit of the opioid remifentanil. </w:t>
      </w:r>
      <w:r w:rsidRPr="005D6C90">
        <w:rPr>
          <w:i/>
          <w:noProof/>
        </w:rPr>
        <w:t>Science Translational Medicine, 3</w:t>
      </w:r>
      <w:r w:rsidRPr="005D6C90">
        <w:rPr>
          <w:noProof/>
        </w:rPr>
        <w:t>(70), 70ra14. doi:10.1126/scitranslmed.3001244</w:t>
      </w:r>
    </w:p>
    <w:p w14:paraId="4873C573" w14:textId="77777777" w:rsidR="005D6C90" w:rsidRPr="005D6C90" w:rsidRDefault="005D6C90" w:rsidP="005D6C90">
      <w:pPr>
        <w:pStyle w:val="EndNoteBibliography"/>
        <w:ind w:left="720" w:hanging="720"/>
        <w:rPr>
          <w:noProof/>
        </w:rPr>
      </w:pPr>
      <w:r w:rsidRPr="005D6C90">
        <w:rPr>
          <w:noProof/>
        </w:rPr>
        <w:t xml:space="preserve">Bolles, R. C. (1972). Reinforcement, expectancy, and learning. </w:t>
      </w:r>
      <w:r w:rsidRPr="005D6C90">
        <w:rPr>
          <w:i/>
          <w:noProof/>
        </w:rPr>
        <w:t>Psychological review, 79</w:t>
      </w:r>
      <w:r w:rsidRPr="005D6C90">
        <w:rPr>
          <w:noProof/>
        </w:rPr>
        <w:t xml:space="preserve">(5), 394. </w:t>
      </w:r>
    </w:p>
    <w:p w14:paraId="780D382B" w14:textId="77777777" w:rsidR="005D6C90" w:rsidRPr="005D6C90" w:rsidRDefault="005D6C90" w:rsidP="005D6C90">
      <w:pPr>
        <w:pStyle w:val="EndNoteBibliography"/>
        <w:ind w:left="720" w:hanging="720"/>
        <w:rPr>
          <w:noProof/>
        </w:rPr>
      </w:pPr>
      <w:r w:rsidRPr="005D6C90">
        <w:rPr>
          <w:noProof/>
        </w:rPr>
        <w:t xml:space="preserve">Butler, C., &amp; Steptoe, A. (1986). Placebo responses: an experimental study of psychophysiological processes in asthmatic volunteers. </w:t>
      </w:r>
      <w:r w:rsidRPr="005D6C90">
        <w:rPr>
          <w:i/>
          <w:noProof/>
        </w:rPr>
        <w:t>British Journal of Clinical Psychology, 25</w:t>
      </w:r>
      <w:r w:rsidRPr="005D6C90">
        <w:rPr>
          <w:noProof/>
        </w:rPr>
        <w:t xml:space="preserve">(3), 173-183. </w:t>
      </w:r>
    </w:p>
    <w:p w14:paraId="158A3DBF" w14:textId="77777777" w:rsidR="005D6C90" w:rsidRPr="005D6C90" w:rsidRDefault="005D6C90" w:rsidP="005D6C90">
      <w:pPr>
        <w:pStyle w:val="EndNoteBibliography"/>
        <w:ind w:left="720" w:hanging="720"/>
        <w:rPr>
          <w:noProof/>
        </w:rPr>
      </w:pPr>
      <w:r w:rsidRPr="005D6C90">
        <w:rPr>
          <w:noProof/>
        </w:rPr>
        <w:t xml:space="preserve">Childress, A. R., McLellan, A. T., &amp; O'Brien, C. P. (1986). Abstinent opiate abusers exhibit conditioned craving, conditioned withdrawal and reductions in both through extinction. </w:t>
      </w:r>
      <w:r w:rsidRPr="005D6C90">
        <w:rPr>
          <w:i/>
          <w:noProof/>
        </w:rPr>
        <w:t>British Journal of Addiction, 81</w:t>
      </w:r>
      <w:r w:rsidRPr="005D6C90">
        <w:rPr>
          <w:noProof/>
        </w:rPr>
        <w:t xml:space="preserve">(5), 655-660. </w:t>
      </w:r>
    </w:p>
    <w:p w14:paraId="1A53B7E7" w14:textId="77777777" w:rsidR="005D6C90" w:rsidRPr="005D6C90" w:rsidRDefault="005D6C90" w:rsidP="005D6C90">
      <w:pPr>
        <w:pStyle w:val="EndNoteBibliography"/>
        <w:ind w:left="720" w:hanging="720"/>
        <w:rPr>
          <w:noProof/>
        </w:rPr>
      </w:pPr>
      <w:r w:rsidRPr="005D6C90">
        <w:rPr>
          <w:noProof/>
        </w:rPr>
        <w:t xml:space="preserve">Clark, D. M., &amp; McManus, F. (2002). Information processing in social phobia. </w:t>
      </w:r>
      <w:r w:rsidRPr="005D6C90">
        <w:rPr>
          <w:i/>
          <w:noProof/>
        </w:rPr>
        <w:t>Biological Psychiatry, 51</w:t>
      </w:r>
      <w:r w:rsidRPr="005D6C90">
        <w:rPr>
          <w:noProof/>
        </w:rPr>
        <w:t>(1), 92-100. doi:10.1016/S0006-3223(01)01296-3</w:t>
      </w:r>
    </w:p>
    <w:p w14:paraId="2D0C6A90" w14:textId="77777777" w:rsidR="005D6C90" w:rsidRPr="005D6C90" w:rsidRDefault="005D6C90" w:rsidP="005D6C90">
      <w:pPr>
        <w:pStyle w:val="EndNoteBibliography"/>
        <w:ind w:left="720" w:hanging="720"/>
        <w:rPr>
          <w:noProof/>
        </w:rPr>
      </w:pPr>
      <w:r w:rsidRPr="005D6C90">
        <w:rPr>
          <w:noProof/>
        </w:rPr>
        <w:t xml:space="preserve">Clark, D. M., &amp; Wells, A. (1995). A cognitive model of social phobia. </w:t>
      </w:r>
      <w:r w:rsidRPr="005D6C90">
        <w:rPr>
          <w:i/>
          <w:noProof/>
        </w:rPr>
        <w:t>Social phobia: Diagnosis, assessment, and treatment, 41</w:t>
      </w:r>
      <w:r w:rsidRPr="005D6C90">
        <w:rPr>
          <w:noProof/>
        </w:rPr>
        <w:t xml:space="preserve">(68), 00022-00023. </w:t>
      </w:r>
    </w:p>
    <w:p w14:paraId="194C8851" w14:textId="77777777" w:rsidR="005D6C90" w:rsidRPr="005D6C90" w:rsidRDefault="005D6C90" w:rsidP="005D6C90">
      <w:pPr>
        <w:pStyle w:val="EndNoteBibliography"/>
        <w:ind w:left="720" w:hanging="720"/>
        <w:rPr>
          <w:noProof/>
        </w:rPr>
      </w:pPr>
      <w:r w:rsidRPr="005D6C90">
        <w:rPr>
          <w:noProof/>
        </w:rPr>
        <w:t xml:space="preserve">Colagiuri, B., McGuinness, K., Boakes, R. A., &amp; Butow, P. N. (2012). Warning about side effects can increase their occurrence: an experimental model using placebo treatment for sleep difficulty. </w:t>
      </w:r>
      <w:r w:rsidRPr="005D6C90">
        <w:rPr>
          <w:i/>
          <w:noProof/>
        </w:rPr>
        <w:t>Journal of psychopharmacology (Oxford, England), 26</w:t>
      </w:r>
      <w:r w:rsidRPr="005D6C90">
        <w:rPr>
          <w:noProof/>
        </w:rPr>
        <w:t>(12), 1540-1547. doi:10.1177/0269881112458730</w:t>
      </w:r>
    </w:p>
    <w:p w14:paraId="4CBADF56" w14:textId="77777777" w:rsidR="005D6C90" w:rsidRPr="005D6C90" w:rsidRDefault="005D6C90" w:rsidP="005D6C90">
      <w:pPr>
        <w:pStyle w:val="EndNoteBibliography"/>
        <w:ind w:left="720" w:hanging="720"/>
        <w:rPr>
          <w:noProof/>
        </w:rPr>
      </w:pPr>
      <w:r w:rsidRPr="005D6C90">
        <w:rPr>
          <w:noProof/>
        </w:rPr>
        <w:t xml:space="preserve">Collins, K., &amp; Tatum, A. (1925). A conditioned salivary reflex established by chronic morphine poisoning. </w:t>
      </w:r>
      <w:r w:rsidRPr="005D6C90">
        <w:rPr>
          <w:i/>
          <w:noProof/>
        </w:rPr>
        <w:t>American Journal of Physiology--Legacy Content, 74</w:t>
      </w:r>
      <w:r w:rsidRPr="005D6C90">
        <w:rPr>
          <w:noProof/>
        </w:rPr>
        <w:t xml:space="preserve">(1), 14-15. </w:t>
      </w:r>
    </w:p>
    <w:p w14:paraId="5BB138DA" w14:textId="77777777" w:rsidR="005D6C90" w:rsidRPr="005D6C90" w:rsidRDefault="005D6C90" w:rsidP="005D6C90">
      <w:pPr>
        <w:pStyle w:val="EndNoteBibliography"/>
        <w:ind w:left="720" w:hanging="720"/>
        <w:rPr>
          <w:noProof/>
        </w:rPr>
      </w:pPr>
      <w:r w:rsidRPr="005D6C90">
        <w:rPr>
          <w:noProof/>
        </w:rPr>
        <w:t xml:space="preserve">Crisler, G. (1928). The effect of withdrawal of water on the salivary conditioned reflex induced by morphine. </w:t>
      </w:r>
      <w:r w:rsidRPr="005D6C90">
        <w:rPr>
          <w:i/>
          <w:noProof/>
        </w:rPr>
        <w:t>American Journal of Physiology--Legacy Content, 85</w:t>
      </w:r>
      <w:r w:rsidRPr="005D6C90">
        <w:rPr>
          <w:noProof/>
        </w:rPr>
        <w:t xml:space="preserve">(2), 324-331. </w:t>
      </w:r>
    </w:p>
    <w:p w14:paraId="47C57A6A" w14:textId="77777777" w:rsidR="005D6C90" w:rsidRPr="005D6C90" w:rsidRDefault="005D6C90" w:rsidP="005D6C90">
      <w:pPr>
        <w:pStyle w:val="EndNoteBibliography"/>
        <w:ind w:left="720" w:hanging="720"/>
        <w:rPr>
          <w:noProof/>
        </w:rPr>
      </w:pPr>
      <w:r w:rsidRPr="005D6C90">
        <w:rPr>
          <w:noProof/>
        </w:rPr>
        <w:t xml:space="preserve">Crowell, C. R., Hinson, R. E., &amp; Siegel, S. (1981). The role of conditional drug responses in tolerance to the hypothermic effects of ethanol. </w:t>
      </w:r>
      <w:r w:rsidRPr="005D6C90">
        <w:rPr>
          <w:i/>
          <w:noProof/>
        </w:rPr>
        <w:t>Psychopharmacology, 73</w:t>
      </w:r>
      <w:r w:rsidRPr="005D6C90">
        <w:rPr>
          <w:noProof/>
        </w:rPr>
        <w:t xml:space="preserve">(1), 51-54. </w:t>
      </w:r>
    </w:p>
    <w:p w14:paraId="5BD84F20" w14:textId="77777777" w:rsidR="005D6C90" w:rsidRPr="005D6C90" w:rsidRDefault="005D6C90" w:rsidP="005D6C90">
      <w:pPr>
        <w:pStyle w:val="EndNoteBibliography"/>
        <w:ind w:left="720" w:hanging="720"/>
        <w:rPr>
          <w:noProof/>
        </w:rPr>
      </w:pPr>
      <w:r w:rsidRPr="005D6C90">
        <w:rPr>
          <w:noProof/>
        </w:rPr>
        <w:t xml:space="preserve">Daly, J. A., Vangelisti, A. L., &amp; Lawrence, S. G. (1989). Self-focused attention and public speaking anxiety. </w:t>
      </w:r>
      <w:r w:rsidRPr="005D6C90">
        <w:rPr>
          <w:i/>
          <w:noProof/>
        </w:rPr>
        <w:t>Personality and Individual Differences, 10</w:t>
      </w:r>
      <w:r w:rsidRPr="005D6C90">
        <w:rPr>
          <w:noProof/>
        </w:rPr>
        <w:t>(8), 903-913. doi:10.1016/0191-8869(89)90025-1</w:t>
      </w:r>
    </w:p>
    <w:p w14:paraId="32A82694" w14:textId="77777777" w:rsidR="005D6C90" w:rsidRPr="005D6C90" w:rsidRDefault="005D6C90" w:rsidP="005D6C90">
      <w:pPr>
        <w:pStyle w:val="EndNoteBibliography"/>
        <w:ind w:left="720" w:hanging="720"/>
        <w:rPr>
          <w:noProof/>
        </w:rPr>
      </w:pPr>
      <w:r w:rsidRPr="005D6C90">
        <w:rPr>
          <w:noProof/>
        </w:rPr>
        <w:t xml:space="preserve">Dawson, M. E. (1970). Cognition and conditioning: effects of masking the CS-UCS contingency on human GSR classical conditioning. </w:t>
      </w:r>
      <w:r w:rsidRPr="005D6C90">
        <w:rPr>
          <w:i/>
          <w:noProof/>
        </w:rPr>
        <w:t>Journal of Experimental Psychology, 85</w:t>
      </w:r>
      <w:r w:rsidRPr="005D6C90">
        <w:rPr>
          <w:noProof/>
        </w:rPr>
        <w:t xml:space="preserve">(3), 389. </w:t>
      </w:r>
    </w:p>
    <w:p w14:paraId="6F15204E" w14:textId="77777777" w:rsidR="005D6C90" w:rsidRPr="005D6C90" w:rsidRDefault="005D6C90" w:rsidP="005D6C90">
      <w:pPr>
        <w:pStyle w:val="EndNoteBibliography"/>
        <w:ind w:left="720" w:hanging="720"/>
        <w:rPr>
          <w:noProof/>
        </w:rPr>
      </w:pPr>
      <w:r w:rsidRPr="005D6C90">
        <w:rPr>
          <w:noProof/>
        </w:rPr>
        <w:t xml:space="preserve">Dawson, M. E., &amp; Biferno, M. A. (1973). Concurrent measurement of awareness and electrodermal classical conditioning. </w:t>
      </w:r>
      <w:r w:rsidRPr="005D6C90">
        <w:rPr>
          <w:i/>
          <w:noProof/>
        </w:rPr>
        <w:t>Journal of Experimental Psychology, 101</w:t>
      </w:r>
      <w:r w:rsidRPr="005D6C90">
        <w:rPr>
          <w:noProof/>
        </w:rPr>
        <w:t xml:space="preserve">(1), 55. </w:t>
      </w:r>
    </w:p>
    <w:p w14:paraId="4A563393" w14:textId="77777777" w:rsidR="005D6C90" w:rsidRPr="005D6C90" w:rsidRDefault="005D6C90" w:rsidP="005D6C90">
      <w:pPr>
        <w:pStyle w:val="EndNoteBibliography"/>
        <w:ind w:left="720" w:hanging="720"/>
        <w:rPr>
          <w:noProof/>
        </w:rPr>
      </w:pPr>
      <w:r w:rsidRPr="005D6C90">
        <w:rPr>
          <w:noProof/>
        </w:rPr>
        <w:t xml:space="preserve">DiMaggio, P. (1997). Culture and cognition. </w:t>
      </w:r>
      <w:r w:rsidRPr="005D6C90">
        <w:rPr>
          <w:i/>
          <w:noProof/>
        </w:rPr>
        <w:t>Annual review of sociology</w:t>
      </w:r>
      <w:r w:rsidRPr="005D6C90">
        <w:rPr>
          <w:noProof/>
        </w:rPr>
        <w:t xml:space="preserve">, 263-287. </w:t>
      </w:r>
    </w:p>
    <w:p w14:paraId="6CB6B3B8" w14:textId="77777777" w:rsidR="005D6C90" w:rsidRPr="005D6C90" w:rsidRDefault="005D6C90" w:rsidP="005D6C90">
      <w:pPr>
        <w:pStyle w:val="EndNoteBibliography"/>
        <w:ind w:left="720" w:hanging="720"/>
        <w:rPr>
          <w:noProof/>
        </w:rPr>
      </w:pPr>
      <w:r w:rsidRPr="005D6C90">
        <w:rPr>
          <w:noProof/>
        </w:rPr>
        <w:t xml:space="preserve">Dodge, K. A., &amp; Crick, N. R. (1990). Social Information-Processing Bases of Aggressive Behavior in Children. </w:t>
      </w:r>
      <w:r w:rsidRPr="005D6C90">
        <w:rPr>
          <w:i/>
          <w:noProof/>
        </w:rPr>
        <w:t>Personality and Social Psychology Bulletin, 16</w:t>
      </w:r>
      <w:r w:rsidRPr="005D6C90">
        <w:rPr>
          <w:noProof/>
        </w:rPr>
        <w:t>(1), 8-22. doi:10.1177/0146167290161002</w:t>
      </w:r>
    </w:p>
    <w:p w14:paraId="6DEB8FF9" w14:textId="77777777" w:rsidR="005D6C90" w:rsidRPr="005D6C90" w:rsidRDefault="005D6C90" w:rsidP="005D6C90">
      <w:pPr>
        <w:pStyle w:val="EndNoteBibliography"/>
        <w:ind w:left="720" w:hanging="720"/>
        <w:rPr>
          <w:noProof/>
        </w:rPr>
      </w:pPr>
      <w:r w:rsidRPr="005D6C90">
        <w:rPr>
          <w:noProof/>
        </w:rPr>
        <w:t xml:space="preserve">Eikelboom, R., &amp; Stewart, J. (1979). Conditioned temperature effects using morphine as the unconditioned stimulus. </w:t>
      </w:r>
      <w:r w:rsidRPr="005D6C90">
        <w:rPr>
          <w:i/>
          <w:noProof/>
        </w:rPr>
        <w:t>Psychopharmacology, 61</w:t>
      </w:r>
      <w:r w:rsidRPr="005D6C90">
        <w:rPr>
          <w:noProof/>
        </w:rPr>
        <w:t xml:space="preserve">(1), 31-38. </w:t>
      </w:r>
    </w:p>
    <w:p w14:paraId="55D7DF75" w14:textId="77777777" w:rsidR="005D6C90" w:rsidRPr="005D6C90" w:rsidRDefault="005D6C90" w:rsidP="005D6C90">
      <w:pPr>
        <w:pStyle w:val="EndNoteBibliography"/>
        <w:ind w:left="720" w:hanging="720"/>
        <w:rPr>
          <w:noProof/>
        </w:rPr>
      </w:pPr>
      <w:r w:rsidRPr="005D6C90">
        <w:rPr>
          <w:noProof/>
        </w:rPr>
        <w:t xml:space="preserve">Eikelboom, R., &amp; Stewart, J. (1981). Temporal and environmental cues in conditioned hypothermia and hyperthermia associated with morphine. </w:t>
      </w:r>
      <w:r w:rsidRPr="005D6C90">
        <w:rPr>
          <w:i/>
          <w:noProof/>
        </w:rPr>
        <w:t>Psychopharmacology, 72</w:t>
      </w:r>
      <w:r w:rsidRPr="005D6C90">
        <w:rPr>
          <w:noProof/>
        </w:rPr>
        <w:t xml:space="preserve">(2), 147-153. </w:t>
      </w:r>
    </w:p>
    <w:p w14:paraId="220F6D44" w14:textId="77777777" w:rsidR="005D6C90" w:rsidRPr="005D6C90" w:rsidRDefault="005D6C90" w:rsidP="005D6C90">
      <w:pPr>
        <w:pStyle w:val="EndNoteBibliography"/>
        <w:ind w:left="720" w:hanging="720"/>
        <w:rPr>
          <w:noProof/>
        </w:rPr>
      </w:pPr>
      <w:r w:rsidRPr="005D6C90">
        <w:rPr>
          <w:noProof/>
        </w:rPr>
        <w:t xml:space="preserve">Eikelboom, R., &amp; Stewart, J. (1982). Conditioning of drug-induced physiological responses. </w:t>
      </w:r>
      <w:r w:rsidRPr="005D6C90">
        <w:rPr>
          <w:i/>
          <w:noProof/>
        </w:rPr>
        <w:t>Psychological review, 89</w:t>
      </w:r>
      <w:r w:rsidRPr="005D6C90">
        <w:rPr>
          <w:noProof/>
        </w:rPr>
        <w:t xml:space="preserve">(5), 507. </w:t>
      </w:r>
    </w:p>
    <w:p w14:paraId="42E4952E" w14:textId="77777777" w:rsidR="005D6C90" w:rsidRPr="005D6C90" w:rsidRDefault="005D6C90" w:rsidP="005D6C90">
      <w:pPr>
        <w:pStyle w:val="EndNoteBibliography"/>
        <w:ind w:left="720" w:hanging="720"/>
        <w:rPr>
          <w:noProof/>
        </w:rPr>
      </w:pPr>
      <w:r w:rsidRPr="005D6C90">
        <w:rPr>
          <w:noProof/>
        </w:rPr>
        <w:t xml:space="preserve">Flaten, M. A., Simonsen, T., &amp; Olsen, H. (1999). Drug-related information generates placebo and nocebo responses that modify the drug response. </w:t>
      </w:r>
      <w:r w:rsidRPr="005D6C90">
        <w:rPr>
          <w:i/>
          <w:noProof/>
        </w:rPr>
        <w:t>Psychosomatic medicine, 61</w:t>
      </w:r>
      <w:r w:rsidRPr="005D6C90">
        <w:rPr>
          <w:noProof/>
        </w:rPr>
        <w:t>(2), 250-255. doi:10.1097/00006842-199903000-00018</w:t>
      </w:r>
    </w:p>
    <w:p w14:paraId="1C64DC67" w14:textId="77777777" w:rsidR="005D6C90" w:rsidRPr="005D6C90" w:rsidRDefault="005D6C90" w:rsidP="005D6C90">
      <w:pPr>
        <w:pStyle w:val="EndNoteBibliography"/>
        <w:ind w:left="720" w:hanging="720"/>
        <w:rPr>
          <w:noProof/>
        </w:rPr>
      </w:pPr>
      <w:r w:rsidRPr="005D6C90">
        <w:rPr>
          <w:noProof/>
        </w:rPr>
        <w:t xml:space="preserve">Hope, D. A., &amp; Heimberg, R. G. (1988). Public and private self-consciousness and social phobia. </w:t>
      </w:r>
      <w:r w:rsidRPr="005D6C90">
        <w:rPr>
          <w:i/>
          <w:noProof/>
        </w:rPr>
        <w:t>Journal of personality assessment, 52</w:t>
      </w:r>
      <w:r w:rsidRPr="005D6C90">
        <w:rPr>
          <w:noProof/>
        </w:rPr>
        <w:t>(4), 626-639. doi:10.1207/s15327752jpa5204_3</w:t>
      </w:r>
    </w:p>
    <w:p w14:paraId="0B79E60B" w14:textId="77777777" w:rsidR="005D6C90" w:rsidRPr="005D6C90" w:rsidRDefault="005D6C90" w:rsidP="005D6C90">
      <w:pPr>
        <w:pStyle w:val="EndNoteBibliography"/>
        <w:ind w:left="720" w:hanging="720"/>
        <w:rPr>
          <w:noProof/>
        </w:rPr>
      </w:pPr>
      <w:r w:rsidRPr="005D6C90">
        <w:rPr>
          <w:noProof/>
        </w:rPr>
        <w:t xml:space="preserve">Hull, J. G., &amp; Bond, C. F. (1986). Social and behavioral consequences of alcohol consumption and expectancy: a meta-analysis. </w:t>
      </w:r>
      <w:r w:rsidRPr="005D6C90">
        <w:rPr>
          <w:i/>
          <w:noProof/>
        </w:rPr>
        <w:t>Psychological Bulletin, 99</w:t>
      </w:r>
      <w:r w:rsidRPr="005D6C90">
        <w:rPr>
          <w:noProof/>
        </w:rPr>
        <w:t xml:space="preserve">(3), 347. </w:t>
      </w:r>
    </w:p>
    <w:p w14:paraId="6B513AAB" w14:textId="77777777" w:rsidR="005D6C90" w:rsidRPr="005D6C90" w:rsidRDefault="005D6C90" w:rsidP="005D6C90">
      <w:pPr>
        <w:pStyle w:val="EndNoteBibliography"/>
        <w:ind w:left="720" w:hanging="720"/>
        <w:rPr>
          <w:noProof/>
        </w:rPr>
      </w:pPr>
      <w:r w:rsidRPr="005D6C90">
        <w:rPr>
          <w:noProof/>
        </w:rPr>
        <w:t xml:space="preserve">Kimble, C. E., &amp; Zehr, H. D. (1982). Self-Consciousness, Information Load, Self-Presentation, and Memory in a Social Situation. </w:t>
      </w:r>
      <w:r w:rsidRPr="005D6C90">
        <w:rPr>
          <w:i/>
          <w:noProof/>
        </w:rPr>
        <w:t>Journal of Social Psychology, 118</w:t>
      </w:r>
      <w:r w:rsidRPr="005D6C90">
        <w:rPr>
          <w:noProof/>
        </w:rPr>
        <w:t>(1), 39-46. doi:10.1080/00224545.1982.9924416</w:t>
      </w:r>
    </w:p>
    <w:p w14:paraId="0DA567D8" w14:textId="77777777" w:rsidR="005D6C90" w:rsidRPr="005D6C90" w:rsidRDefault="005D6C90" w:rsidP="005D6C90">
      <w:pPr>
        <w:pStyle w:val="EndNoteBibliography"/>
        <w:ind w:left="720" w:hanging="720"/>
        <w:rPr>
          <w:noProof/>
        </w:rPr>
      </w:pPr>
      <w:r w:rsidRPr="005D6C90">
        <w:rPr>
          <w:noProof/>
        </w:rPr>
        <w:t xml:space="preserve">Kirsch, I., &amp; Weixel, L. J. (1988). Double-blind versus deceptive administration of a placebo. </w:t>
      </w:r>
      <w:r w:rsidRPr="005D6C90">
        <w:rPr>
          <w:i/>
          <w:noProof/>
        </w:rPr>
        <w:t>Behavioral Neuroscience, 102</w:t>
      </w:r>
      <w:r w:rsidRPr="005D6C90">
        <w:rPr>
          <w:noProof/>
        </w:rPr>
        <w:t>(2), 319-323. doi:10.1037/0735-7044.102.2.319</w:t>
      </w:r>
    </w:p>
    <w:p w14:paraId="5A15C988" w14:textId="77777777" w:rsidR="005D6C90" w:rsidRPr="005D6C90" w:rsidRDefault="005D6C90" w:rsidP="005D6C90">
      <w:pPr>
        <w:pStyle w:val="EndNoteBibliography"/>
        <w:ind w:left="720" w:hanging="720"/>
        <w:rPr>
          <w:noProof/>
        </w:rPr>
      </w:pPr>
      <w:r w:rsidRPr="005D6C90">
        <w:rPr>
          <w:noProof/>
        </w:rPr>
        <w:t xml:space="preserve">Korol, B., Sletten, I., &amp; Brown, M. (1966). Conditioned physiological adaptation to anticholinergic drugs. </w:t>
      </w:r>
      <w:r w:rsidRPr="005D6C90">
        <w:rPr>
          <w:i/>
          <w:noProof/>
        </w:rPr>
        <w:t>American Journal of Physiology--Legacy Content, 211</w:t>
      </w:r>
      <w:r w:rsidRPr="005D6C90">
        <w:rPr>
          <w:noProof/>
        </w:rPr>
        <w:t xml:space="preserve">(4), 911-914. </w:t>
      </w:r>
    </w:p>
    <w:p w14:paraId="463928E7" w14:textId="77777777" w:rsidR="005D6C90" w:rsidRPr="005D6C90" w:rsidRDefault="005D6C90" w:rsidP="005D6C90">
      <w:pPr>
        <w:pStyle w:val="EndNoteBibliography"/>
        <w:ind w:left="720" w:hanging="720"/>
        <w:rPr>
          <w:noProof/>
        </w:rPr>
      </w:pPr>
      <w:r w:rsidRPr="005D6C90">
        <w:rPr>
          <w:noProof/>
        </w:rPr>
        <w:t xml:space="preserve">Lang, W., Brown, M., Gershon, S., &amp; Korol, B. (1966). Classical and physiologic adaptive conditioned responses to anticholinergic drugs in conscious dogs. </w:t>
      </w:r>
      <w:r w:rsidRPr="005D6C90">
        <w:rPr>
          <w:i/>
          <w:noProof/>
        </w:rPr>
        <w:t>International journal of neuropharmacology, 5</w:t>
      </w:r>
      <w:r w:rsidRPr="005D6C90">
        <w:rPr>
          <w:noProof/>
        </w:rPr>
        <w:t xml:space="preserve">(4), 311-315. </w:t>
      </w:r>
    </w:p>
    <w:p w14:paraId="347DBEF5" w14:textId="77777777" w:rsidR="005D6C90" w:rsidRPr="005D6C90" w:rsidRDefault="005D6C90" w:rsidP="005D6C90">
      <w:pPr>
        <w:pStyle w:val="EndNoteBibliography"/>
        <w:ind w:left="720" w:hanging="720"/>
        <w:rPr>
          <w:noProof/>
        </w:rPr>
      </w:pPr>
      <w:r w:rsidRPr="005D6C90">
        <w:rPr>
          <w:noProof/>
        </w:rPr>
        <w:t xml:space="preserve">Lê, A. D., Poulos, C. X., &amp; Cappell, H. (1979). Conditioned tolerance to the hypothermic effect of ethyl alcohol. </w:t>
      </w:r>
      <w:r w:rsidRPr="005D6C90">
        <w:rPr>
          <w:i/>
          <w:noProof/>
        </w:rPr>
        <w:t>Science, 206</w:t>
      </w:r>
      <w:r w:rsidRPr="005D6C90">
        <w:rPr>
          <w:noProof/>
        </w:rPr>
        <w:t xml:space="preserve">(4422), 1109-1110. </w:t>
      </w:r>
    </w:p>
    <w:p w14:paraId="7243EB3C" w14:textId="77777777" w:rsidR="005D6C90" w:rsidRPr="005D6C90" w:rsidRDefault="005D6C90" w:rsidP="005D6C90">
      <w:pPr>
        <w:pStyle w:val="EndNoteBibliography"/>
        <w:ind w:left="720" w:hanging="720"/>
        <w:rPr>
          <w:noProof/>
        </w:rPr>
      </w:pPr>
      <w:r w:rsidRPr="005D6C90">
        <w:rPr>
          <w:noProof/>
        </w:rPr>
        <w:t xml:space="preserve">Longo, D. L., Duffey, P. L., Kopp, W. C., Heyes, M. P., Alvord, W. G., Sharfman, W. H., . . . Rosenstein, D. L. (1999). Conditioned Immune Response to Interferon-γ in Humans. </w:t>
      </w:r>
      <w:r w:rsidRPr="005D6C90">
        <w:rPr>
          <w:i/>
          <w:noProof/>
        </w:rPr>
        <w:t>Clinical Immunology, 90</w:t>
      </w:r>
      <w:r w:rsidRPr="005D6C90">
        <w:rPr>
          <w:noProof/>
        </w:rPr>
        <w:t>(2), 173-181. doi:10.1006/clim.1998.4637</w:t>
      </w:r>
    </w:p>
    <w:p w14:paraId="6437D5D9" w14:textId="77777777" w:rsidR="005D6C90" w:rsidRPr="005D6C90" w:rsidRDefault="005D6C90" w:rsidP="005D6C90">
      <w:pPr>
        <w:pStyle w:val="EndNoteBibliography"/>
        <w:ind w:left="720" w:hanging="720"/>
        <w:rPr>
          <w:noProof/>
        </w:rPr>
      </w:pPr>
      <w:r w:rsidRPr="005D6C90">
        <w:rPr>
          <w:noProof/>
        </w:rPr>
        <w:t xml:space="preserve">Mansell, W., Clark, D. M., Ehlers, A., &amp; Chen, Y.-P. (1999). Social Anxiety and Attention away from Emotional Faces. </w:t>
      </w:r>
      <w:r w:rsidRPr="005D6C90">
        <w:rPr>
          <w:i/>
          <w:noProof/>
        </w:rPr>
        <w:t>Cognition &amp; Emotion, 13</w:t>
      </w:r>
      <w:r w:rsidRPr="005D6C90">
        <w:rPr>
          <w:noProof/>
        </w:rPr>
        <w:t>(6), 673-690. doi:10.1080/026999399379032</w:t>
      </w:r>
    </w:p>
    <w:p w14:paraId="573807FB" w14:textId="77777777" w:rsidR="005D6C90" w:rsidRPr="005D6C90" w:rsidRDefault="005D6C90" w:rsidP="005D6C90">
      <w:pPr>
        <w:pStyle w:val="EndNoteBibliography"/>
        <w:ind w:left="720" w:hanging="720"/>
        <w:rPr>
          <w:noProof/>
        </w:rPr>
      </w:pPr>
      <w:r w:rsidRPr="005D6C90">
        <w:rPr>
          <w:noProof/>
        </w:rPr>
        <w:t xml:space="preserve">Marlatt, G. A., &amp; Rohsenow, D. J. (1980). Cognitive processes in alcohol use: Expectancy and the balanced placebo design. </w:t>
      </w:r>
      <w:r w:rsidRPr="005D6C90">
        <w:rPr>
          <w:i/>
          <w:noProof/>
        </w:rPr>
        <w:t>Advances in substance abuse: Behavioral and biological research, 1</w:t>
      </w:r>
      <w:r w:rsidRPr="005D6C90">
        <w:rPr>
          <w:noProof/>
        </w:rPr>
        <w:t xml:space="preserve">, 159-199. </w:t>
      </w:r>
    </w:p>
    <w:p w14:paraId="687C21C9" w14:textId="77777777" w:rsidR="005D6C90" w:rsidRPr="005D6C90" w:rsidRDefault="005D6C90" w:rsidP="005D6C90">
      <w:pPr>
        <w:pStyle w:val="EndNoteBibliography"/>
        <w:ind w:left="720" w:hanging="720"/>
        <w:rPr>
          <w:noProof/>
        </w:rPr>
      </w:pPr>
      <w:r w:rsidRPr="005D6C90">
        <w:rPr>
          <w:noProof/>
        </w:rPr>
        <w:t xml:space="preserve">McFillin, R. K., Cahn, S. C., Burks, V. S., Levine, M. P., Loney, S. L., &amp; Levine, R. L. (2012). Social information-processing and coping in adolescent females diagnosed with an eating disorder: Toward a greater understanding of control. </w:t>
      </w:r>
      <w:r w:rsidRPr="005D6C90">
        <w:rPr>
          <w:i/>
          <w:noProof/>
        </w:rPr>
        <w:t>Eating disorders, 20</w:t>
      </w:r>
      <w:r w:rsidRPr="005D6C90">
        <w:rPr>
          <w:noProof/>
        </w:rPr>
        <w:t xml:space="preserve">(1), 42-59. </w:t>
      </w:r>
    </w:p>
    <w:p w14:paraId="25205E95" w14:textId="77777777" w:rsidR="005D6C90" w:rsidRPr="005D6C90" w:rsidRDefault="005D6C90" w:rsidP="005D6C90">
      <w:pPr>
        <w:pStyle w:val="EndNoteBibliography"/>
        <w:ind w:left="720" w:hanging="720"/>
        <w:rPr>
          <w:noProof/>
        </w:rPr>
      </w:pPr>
      <w:r w:rsidRPr="005D6C90">
        <w:rPr>
          <w:noProof/>
        </w:rPr>
        <w:t xml:space="preserve">Mellings, T. M. B., &amp; Alden, L. E. (2000). Cognitive processes in social anxiety: the effects of self-focus, rumination and anticipatory processing. </w:t>
      </w:r>
      <w:r w:rsidRPr="005D6C90">
        <w:rPr>
          <w:i/>
          <w:noProof/>
        </w:rPr>
        <w:t>Behaviour Research and Therapy, 38</w:t>
      </w:r>
      <w:r w:rsidRPr="005D6C90">
        <w:rPr>
          <w:noProof/>
        </w:rPr>
        <w:t>(3), 243-257. doi:10.1016/S0005-7967(99)00040-6</w:t>
      </w:r>
    </w:p>
    <w:p w14:paraId="473128CF" w14:textId="77777777" w:rsidR="005D6C90" w:rsidRPr="005D6C90" w:rsidRDefault="005D6C90" w:rsidP="005D6C90">
      <w:pPr>
        <w:pStyle w:val="EndNoteBibliography"/>
        <w:ind w:left="720" w:hanging="720"/>
        <w:rPr>
          <w:noProof/>
        </w:rPr>
      </w:pPr>
      <w:r w:rsidRPr="005D6C90">
        <w:rPr>
          <w:noProof/>
        </w:rPr>
        <w:t xml:space="preserve">Mitchell, C. J., De Houwer, J., &amp; Lovibond, P. F. (2009). The propositional nature of human associative learning. </w:t>
      </w:r>
      <w:r w:rsidRPr="005D6C90">
        <w:rPr>
          <w:i/>
          <w:noProof/>
        </w:rPr>
        <w:t>Behavioral and Brain Sciences, 32</w:t>
      </w:r>
      <w:r w:rsidRPr="005D6C90">
        <w:rPr>
          <w:noProof/>
        </w:rPr>
        <w:t xml:space="preserve">(02), 183-198. </w:t>
      </w:r>
    </w:p>
    <w:p w14:paraId="139F8FDC" w14:textId="53F364CB" w:rsidR="005D6C90" w:rsidRPr="005D6C90" w:rsidRDefault="005D6C90" w:rsidP="005D6C90">
      <w:pPr>
        <w:pStyle w:val="EndNoteBibliography"/>
        <w:ind w:left="720" w:hanging="720"/>
        <w:rPr>
          <w:noProof/>
        </w:rPr>
      </w:pPr>
      <w:r w:rsidRPr="005D6C90">
        <w:rPr>
          <w:noProof/>
        </w:rPr>
        <w:t xml:space="preserve">Montgomery, G. H., &amp; Bovbjerg, D. H. (2001). Specific response expectancies predict anticipatory nausea during chemotherapy for breast cancer. </w:t>
      </w:r>
      <w:r w:rsidRPr="005D6C90">
        <w:rPr>
          <w:i/>
          <w:noProof/>
        </w:rPr>
        <w:t>Journal of Consulting and Clinical Psychology, 69</w:t>
      </w:r>
      <w:r w:rsidRPr="005D6C90">
        <w:rPr>
          <w:noProof/>
        </w:rPr>
        <w:t xml:space="preserve">(5), 831.  Retrieved from </w:t>
      </w:r>
      <w:hyperlink r:id="rId16" w:history="1">
        <w:r w:rsidRPr="005D6C90">
          <w:rPr>
            <w:rStyle w:val="Hyperlink"/>
            <w:rFonts w:asciiTheme="minorHAnsi" w:hAnsiTheme="minorHAnsi"/>
            <w:noProof/>
          </w:rPr>
          <w:t>http://graphics.tx.ovid.com/ovftpdfs/FPDDNCDCMFNDMJ00/fs046/ovft/live/gv023/00004730/00004730-200110000-00010.pdf</w:t>
        </w:r>
      </w:hyperlink>
    </w:p>
    <w:p w14:paraId="1BC1F6A1" w14:textId="77777777" w:rsidR="005D6C90" w:rsidRPr="005D6C90" w:rsidRDefault="005D6C90" w:rsidP="005D6C90">
      <w:pPr>
        <w:pStyle w:val="EndNoteBibliography"/>
        <w:ind w:left="720" w:hanging="720"/>
        <w:rPr>
          <w:noProof/>
        </w:rPr>
      </w:pPr>
      <w:r w:rsidRPr="005D6C90">
        <w:rPr>
          <w:noProof/>
        </w:rPr>
        <w:t xml:space="preserve">Montgomery, G. H., &amp; Bovbjerg, D. H. (2004). Presurgery Distress and Specific Response Expectancies Predict Postsurgery Outcomes in Surgery Patients Confronting Breast Cancer. </w:t>
      </w:r>
      <w:r w:rsidRPr="005D6C90">
        <w:rPr>
          <w:i/>
          <w:noProof/>
        </w:rPr>
        <w:t>Health Psychology, 23</w:t>
      </w:r>
      <w:r w:rsidRPr="005D6C90">
        <w:rPr>
          <w:noProof/>
        </w:rPr>
        <w:t>(4), 381-387. doi:10.1037/0278-6133.23.4.381</w:t>
      </w:r>
    </w:p>
    <w:p w14:paraId="7FECD98E" w14:textId="1AFA3ADA" w:rsidR="005D6C90" w:rsidRPr="005D6C90" w:rsidRDefault="005D6C90" w:rsidP="005D6C90">
      <w:pPr>
        <w:pStyle w:val="EndNoteBibliography"/>
        <w:ind w:left="720" w:hanging="720"/>
        <w:rPr>
          <w:noProof/>
        </w:rPr>
      </w:pPr>
      <w:r w:rsidRPr="005D6C90">
        <w:rPr>
          <w:noProof/>
        </w:rPr>
        <w:t xml:space="preserve">Montgomery, G. H., &amp; Kirsch, I. (1997). Classical conditioning and the placebo effect. </w:t>
      </w:r>
      <w:r w:rsidRPr="005D6C90">
        <w:rPr>
          <w:i/>
          <w:noProof/>
        </w:rPr>
        <w:t>PAIN, 72</w:t>
      </w:r>
      <w:r w:rsidRPr="005D6C90">
        <w:rPr>
          <w:noProof/>
        </w:rPr>
        <w:t>(1–2), 107-113. doi:</w:t>
      </w:r>
      <w:hyperlink r:id="rId17" w:history="1">
        <w:r w:rsidRPr="005D6C90">
          <w:rPr>
            <w:rStyle w:val="Hyperlink"/>
            <w:rFonts w:asciiTheme="minorHAnsi" w:hAnsiTheme="minorHAnsi"/>
            <w:noProof/>
          </w:rPr>
          <w:t>http://dx.doi.org/10.1016/S0304-3959(97)00016-X</w:t>
        </w:r>
      </w:hyperlink>
    </w:p>
    <w:p w14:paraId="3EA821E9" w14:textId="77777777" w:rsidR="005D6C90" w:rsidRPr="005D6C90" w:rsidRDefault="005D6C90" w:rsidP="005D6C90">
      <w:pPr>
        <w:pStyle w:val="EndNoteBibliography"/>
        <w:ind w:left="720" w:hanging="720"/>
        <w:rPr>
          <w:noProof/>
        </w:rPr>
      </w:pPr>
      <w:r w:rsidRPr="005D6C90">
        <w:rPr>
          <w:noProof/>
        </w:rPr>
        <w:t xml:space="preserve">Morrot, G., Brochet, F., &amp; Dubourdieu, D. (2001). The Color of Odors. </w:t>
      </w:r>
      <w:r w:rsidRPr="005D6C90">
        <w:rPr>
          <w:i/>
          <w:noProof/>
        </w:rPr>
        <w:t>Brain and Language, 79</w:t>
      </w:r>
      <w:r w:rsidRPr="005D6C90">
        <w:rPr>
          <w:noProof/>
        </w:rPr>
        <w:t>(2), 309-320. doi:10.1006/brln.2001.2493</w:t>
      </w:r>
    </w:p>
    <w:p w14:paraId="15D82BFF" w14:textId="77777777" w:rsidR="005D6C90" w:rsidRPr="005D6C90" w:rsidRDefault="005D6C90" w:rsidP="005D6C90">
      <w:pPr>
        <w:pStyle w:val="EndNoteBibliography"/>
        <w:ind w:left="720" w:hanging="720"/>
        <w:rPr>
          <w:noProof/>
        </w:rPr>
      </w:pPr>
      <w:r w:rsidRPr="005D6C90">
        <w:rPr>
          <w:noProof/>
        </w:rPr>
        <w:t xml:space="preserve">Neukirch, N., &amp; Colagiuri, B. (2015). The placebo effect, sleep difficulty, and side effects: a balanced placebo model. </w:t>
      </w:r>
      <w:r w:rsidRPr="005D6C90">
        <w:rPr>
          <w:i/>
          <w:noProof/>
        </w:rPr>
        <w:t>Journal of Behavioral Medicine, 38</w:t>
      </w:r>
      <w:r w:rsidRPr="005D6C90">
        <w:rPr>
          <w:noProof/>
        </w:rPr>
        <w:t>(2), 273-283. doi:10.1007/s10865-014-9590-5</w:t>
      </w:r>
    </w:p>
    <w:p w14:paraId="58E854BA" w14:textId="77777777" w:rsidR="005D6C90" w:rsidRPr="005D6C90" w:rsidRDefault="005D6C90" w:rsidP="005D6C90">
      <w:pPr>
        <w:pStyle w:val="EndNoteBibliography"/>
        <w:ind w:left="720" w:hanging="720"/>
        <w:rPr>
          <w:noProof/>
        </w:rPr>
      </w:pPr>
      <w:r w:rsidRPr="005D6C90">
        <w:rPr>
          <w:noProof/>
        </w:rPr>
        <w:t xml:space="preserve">Pangborn, R. M., Berg, H. W., &amp; Hansen, B. (1963). The influence of color on discrimination of sweetness in dry table-wine. </w:t>
      </w:r>
      <w:r w:rsidRPr="005D6C90">
        <w:rPr>
          <w:i/>
          <w:noProof/>
        </w:rPr>
        <w:t>The American Journal of Psychology</w:t>
      </w:r>
      <w:r w:rsidRPr="005D6C90">
        <w:rPr>
          <w:noProof/>
        </w:rPr>
        <w:t xml:space="preserve">, 492-495. </w:t>
      </w:r>
    </w:p>
    <w:p w14:paraId="08524E36" w14:textId="77777777" w:rsidR="005D6C90" w:rsidRPr="005D6C90" w:rsidRDefault="005D6C90" w:rsidP="005D6C90">
      <w:pPr>
        <w:pStyle w:val="EndNoteBibliography"/>
        <w:ind w:left="720" w:hanging="720"/>
        <w:rPr>
          <w:noProof/>
        </w:rPr>
      </w:pPr>
      <w:r w:rsidRPr="005D6C90">
        <w:rPr>
          <w:noProof/>
        </w:rPr>
        <w:t xml:space="preserve">Pangborn, R. M., &amp; Hansen, B. (1963). The influence of color on discrimination of sweetness and sourness in pear-nectar. </w:t>
      </w:r>
      <w:r w:rsidRPr="005D6C90">
        <w:rPr>
          <w:i/>
          <w:noProof/>
        </w:rPr>
        <w:t>The American Journal of Psychology</w:t>
      </w:r>
      <w:r w:rsidRPr="005D6C90">
        <w:rPr>
          <w:noProof/>
        </w:rPr>
        <w:t xml:space="preserve">, 315-317. </w:t>
      </w:r>
    </w:p>
    <w:p w14:paraId="0EDADA4A" w14:textId="77777777" w:rsidR="005D6C90" w:rsidRPr="005D6C90" w:rsidRDefault="005D6C90" w:rsidP="005D6C90">
      <w:pPr>
        <w:pStyle w:val="EndNoteBibliography"/>
        <w:ind w:left="720" w:hanging="720"/>
        <w:rPr>
          <w:noProof/>
        </w:rPr>
      </w:pPr>
      <w:r w:rsidRPr="005D6C90">
        <w:rPr>
          <w:noProof/>
        </w:rPr>
        <w:t xml:space="preserve">Parton, D. A., &amp; Denike, L. D. (1966). Performance hypotheses of children and response to social reinforcement. </w:t>
      </w:r>
      <w:r w:rsidRPr="005D6C90">
        <w:rPr>
          <w:i/>
          <w:noProof/>
        </w:rPr>
        <w:t>Journal of Personality and Social Psychology, 4</w:t>
      </w:r>
      <w:r w:rsidRPr="005D6C90">
        <w:rPr>
          <w:noProof/>
        </w:rPr>
        <w:t xml:space="preserve">(4), 444. </w:t>
      </w:r>
    </w:p>
    <w:p w14:paraId="5D6E07FF" w14:textId="77777777" w:rsidR="005D6C90" w:rsidRPr="005D6C90" w:rsidRDefault="005D6C90" w:rsidP="005D6C90">
      <w:pPr>
        <w:pStyle w:val="EndNoteBibliography"/>
        <w:ind w:left="720" w:hanging="720"/>
        <w:rPr>
          <w:noProof/>
        </w:rPr>
      </w:pPr>
      <w:r w:rsidRPr="005D6C90">
        <w:rPr>
          <w:noProof/>
        </w:rPr>
        <w:t xml:space="preserve">Pavlov, I. P. (1927). Conditioned reﬂexes. </w:t>
      </w:r>
      <w:r w:rsidRPr="005D6C90">
        <w:rPr>
          <w:i/>
          <w:noProof/>
        </w:rPr>
        <w:t>An Investigation of the physiological activity of the cerebral cortex</w:t>
      </w:r>
      <w:r w:rsidRPr="005D6C90">
        <w:rPr>
          <w:noProof/>
        </w:rPr>
        <w:t xml:space="preserve">. </w:t>
      </w:r>
    </w:p>
    <w:p w14:paraId="4F3FE01D" w14:textId="77777777" w:rsidR="005D6C90" w:rsidRPr="005D6C90" w:rsidRDefault="005D6C90" w:rsidP="005D6C90">
      <w:pPr>
        <w:pStyle w:val="EndNoteBibliography"/>
        <w:ind w:left="720" w:hanging="720"/>
        <w:rPr>
          <w:noProof/>
        </w:rPr>
      </w:pPr>
      <w:r w:rsidRPr="005D6C90">
        <w:rPr>
          <w:noProof/>
        </w:rPr>
        <w:t xml:space="preserve">Penick, S. B., &amp; Fisher, S. (1965). Drug-set interaction: psychological and physiological effects of epinephrine under differential expectations. </w:t>
      </w:r>
      <w:r w:rsidRPr="005D6C90">
        <w:rPr>
          <w:i/>
          <w:noProof/>
        </w:rPr>
        <w:t>Psychosomatic medicine, 27</w:t>
      </w:r>
      <w:r w:rsidRPr="005D6C90">
        <w:rPr>
          <w:noProof/>
        </w:rPr>
        <w:t xml:space="preserve">(2), 177-182. </w:t>
      </w:r>
    </w:p>
    <w:p w14:paraId="58E1CD65" w14:textId="77777777" w:rsidR="005D6C90" w:rsidRPr="005D6C90" w:rsidRDefault="005D6C90" w:rsidP="005D6C90">
      <w:pPr>
        <w:pStyle w:val="EndNoteBibliography"/>
        <w:ind w:left="720" w:hanging="720"/>
        <w:rPr>
          <w:noProof/>
        </w:rPr>
      </w:pPr>
      <w:r w:rsidRPr="005D6C90">
        <w:rPr>
          <w:noProof/>
        </w:rPr>
        <w:t xml:space="preserve">Penick, S. B., &amp; Hinkle, L., E. (1964). The effect of expectation on response to phenmetrazine. </w:t>
      </w:r>
      <w:r w:rsidRPr="005D6C90">
        <w:rPr>
          <w:i/>
          <w:noProof/>
        </w:rPr>
        <w:t>Psychosomatic medicine, 26</w:t>
      </w:r>
      <w:r w:rsidRPr="005D6C90">
        <w:rPr>
          <w:noProof/>
        </w:rPr>
        <w:t xml:space="preserve">(4), 369-373. </w:t>
      </w:r>
    </w:p>
    <w:p w14:paraId="4AF7638A" w14:textId="000DABD2" w:rsidR="005D6C90" w:rsidRPr="005D6C90" w:rsidRDefault="005D6C90" w:rsidP="005D6C90">
      <w:pPr>
        <w:pStyle w:val="EndNoteBibliography"/>
        <w:ind w:left="720" w:hanging="720"/>
        <w:rPr>
          <w:noProof/>
        </w:rPr>
      </w:pPr>
      <w:r w:rsidRPr="005D6C90">
        <w:rPr>
          <w:noProof/>
        </w:rPr>
        <w:t xml:space="preserve">Pollo, A., Torre, E., Lopiano, L., Rizzone, M., Lanotte, M., Cavanna, A., . . . Benedetti, F. (2002). Expectation modulates the response to subthalamic nucleus stimulation in Parkinsonian patients. </w:t>
      </w:r>
      <w:r w:rsidRPr="005D6C90">
        <w:rPr>
          <w:i/>
          <w:noProof/>
        </w:rPr>
        <w:t>Neuroreport, 13</w:t>
      </w:r>
      <w:r w:rsidRPr="005D6C90">
        <w:rPr>
          <w:noProof/>
        </w:rPr>
        <w:t xml:space="preserve">(11), 1383-1386.  Retrieved from </w:t>
      </w:r>
      <w:hyperlink r:id="rId18" w:history="1">
        <w:r w:rsidRPr="005D6C90">
          <w:rPr>
            <w:rStyle w:val="Hyperlink"/>
            <w:rFonts w:asciiTheme="minorHAnsi" w:hAnsiTheme="minorHAnsi"/>
            <w:noProof/>
          </w:rPr>
          <w:t>http://graphics.tx.ovid.com/ovftpdfs/FPDDNCDCEEBGJD00/fs036/ovft/live/gv019/00001756/00001756-200208070-00006.pdf</w:t>
        </w:r>
      </w:hyperlink>
    </w:p>
    <w:p w14:paraId="32E52601" w14:textId="77777777" w:rsidR="005D6C90" w:rsidRPr="005D6C90" w:rsidRDefault="005D6C90" w:rsidP="005D6C90">
      <w:pPr>
        <w:pStyle w:val="EndNoteBibliography"/>
        <w:ind w:left="720" w:hanging="720"/>
        <w:rPr>
          <w:noProof/>
        </w:rPr>
      </w:pPr>
      <w:r w:rsidRPr="005D6C90">
        <w:rPr>
          <w:noProof/>
        </w:rPr>
        <w:t xml:space="preserve">Rescorla, R. A. (1968). PROBABILITY OF SHOCK IN THE PRESENCE AND ABSENCE OF CS IN FEAR CONDITIONING. </w:t>
      </w:r>
      <w:r w:rsidRPr="005D6C90">
        <w:rPr>
          <w:i/>
          <w:noProof/>
        </w:rPr>
        <w:t>Journal of Comparative and Physiological Psychology, 66</w:t>
      </w:r>
      <w:r w:rsidRPr="005D6C90">
        <w:rPr>
          <w:noProof/>
        </w:rPr>
        <w:t>(1), 1-5. doi:10.1037/h0025984</w:t>
      </w:r>
    </w:p>
    <w:p w14:paraId="378217C5" w14:textId="3EEEF5B5" w:rsidR="005D6C90" w:rsidRPr="005D6C90" w:rsidRDefault="005D6C90" w:rsidP="005D6C90">
      <w:pPr>
        <w:pStyle w:val="EndNoteBibliography"/>
        <w:ind w:left="720" w:hanging="720"/>
        <w:rPr>
          <w:noProof/>
        </w:rPr>
      </w:pPr>
      <w:r w:rsidRPr="005D6C90">
        <w:rPr>
          <w:noProof/>
        </w:rPr>
        <w:t xml:space="preserve">Rescorla, R. A. (1988). Pavlovian conditioning: It's not what you think it is. </w:t>
      </w:r>
      <w:r w:rsidRPr="005D6C90">
        <w:rPr>
          <w:i/>
          <w:noProof/>
        </w:rPr>
        <w:t>American psychologist, 43</w:t>
      </w:r>
      <w:r w:rsidRPr="005D6C90">
        <w:rPr>
          <w:noProof/>
        </w:rPr>
        <w:t xml:space="preserve">(3), 151.  Retrieved from </w:t>
      </w:r>
      <w:hyperlink r:id="rId19" w:history="1">
        <w:r w:rsidRPr="005D6C90">
          <w:rPr>
            <w:rStyle w:val="Hyperlink"/>
            <w:rFonts w:asciiTheme="minorHAnsi" w:hAnsiTheme="minorHAnsi"/>
            <w:noProof/>
          </w:rPr>
          <w:t>http://graphics.tx.ovid.com/ovftpdfs/FPDDNCJCMDBPFJ00/fs046/ovft/live/gv023/00000487/00000487-198803000-00002.pdf</w:t>
        </w:r>
      </w:hyperlink>
    </w:p>
    <w:p w14:paraId="6B4A2BDF" w14:textId="77777777" w:rsidR="005D6C90" w:rsidRPr="005D6C90" w:rsidRDefault="005D6C90" w:rsidP="005D6C90">
      <w:pPr>
        <w:pStyle w:val="EndNoteBibliography"/>
        <w:ind w:left="720" w:hanging="720"/>
        <w:rPr>
          <w:noProof/>
        </w:rPr>
      </w:pPr>
      <w:r w:rsidRPr="005D6C90">
        <w:rPr>
          <w:noProof/>
        </w:rPr>
        <w:t xml:space="preserve">Rescorla, R. A., &amp; Solomon, R. L. (1967). Two-process learning theory: Relationships between Pavlovian conditioning and instrumental learning. </w:t>
      </w:r>
      <w:r w:rsidRPr="005D6C90">
        <w:rPr>
          <w:i/>
          <w:noProof/>
        </w:rPr>
        <w:t>Psychological review, 74</w:t>
      </w:r>
      <w:r w:rsidRPr="005D6C90">
        <w:rPr>
          <w:noProof/>
        </w:rPr>
        <w:t xml:space="preserve">(3), 151. </w:t>
      </w:r>
    </w:p>
    <w:p w14:paraId="716761F7" w14:textId="77777777" w:rsidR="005D6C90" w:rsidRPr="005D6C90" w:rsidRDefault="005D6C90" w:rsidP="005D6C90">
      <w:pPr>
        <w:pStyle w:val="EndNoteBibliography"/>
        <w:ind w:left="720" w:hanging="720"/>
        <w:rPr>
          <w:noProof/>
        </w:rPr>
      </w:pPr>
      <w:r w:rsidRPr="005D6C90">
        <w:rPr>
          <w:noProof/>
        </w:rPr>
        <w:t xml:space="preserve">Rescorla, R. A., &amp; Wagner, A. R. (1972). A theory of Pavlovian conditioning: Variations in the effectiveness of reinforcement and nonreinforcement. </w:t>
      </w:r>
      <w:r w:rsidRPr="005D6C90">
        <w:rPr>
          <w:i/>
          <w:noProof/>
        </w:rPr>
        <w:t>Classical conditioning II: Current research and theory, 2</w:t>
      </w:r>
      <w:r w:rsidRPr="005D6C90">
        <w:rPr>
          <w:noProof/>
        </w:rPr>
        <w:t xml:space="preserve">, 64-99. </w:t>
      </w:r>
    </w:p>
    <w:p w14:paraId="40A90A9A" w14:textId="4BA6B6C1" w:rsidR="005D6C90" w:rsidRPr="005D6C90" w:rsidRDefault="005D6C90" w:rsidP="005D6C90">
      <w:pPr>
        <w:pStyle w:val="EndNoteBibliography"/>
        <w:ind w:left="720" w:hanging="720"/>
        <w:rPr>
          <w:noProof/>
        </w:rPr>
      </w:pPr>
      <w:r w:rsidRPr="005D6C90">
        <w:rPr>
          <w:noProof/>
        </w:rPr>
        <w:t xml:space="preserve">Roscoe, J. A., Hickok, J. T., &amp; Morrow, G. R. (2000). Patient expectations as predictor of chemotherapy-induced nausea. </w:t>
      </w:r>
      <w:r w:rsidRPr="005D6C90">
        <w:rPr>
          <w:i/>
          <w:noProof/>
        </w:rPr>
        <w:t>Annals of Behavioral Medicine, 22</w:t>
      </w:r>
      <w:r w:rsidRPr="005D6C90">
        <w:rPr>
          <w:noProof/>
        </w:rPr>
        <w:t xml:space="preserve">(2), 121-126.  Retrieved from </w:t>
      </w:r>
      <w:hyperlink r:id="rId20" w:history="1">
        <w:r w:rsidRPr="005D6C90">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5F27BE36" w14:textId="357C362D" w:rsidR="005D6C90" w:rsidRPr="005D6C90" w:rsidRDefault="005D6C90" w:rsidP="005D6C90">
      <w:pPr>
        <w:pStyle w:val="EndNoteBibliography"/>
        <w:ind w:left="720" w:hanging="720"/>
        <w:rPr>
          <w:noProof/>
        </w:rPr>
      </w:pPr>
      <w:hyperlink r:id="rId21" w:history="1">
        <w:r w:rsidRPr="005D6C90">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2E00D947" w14:textId="77777777" w:rsidR="005D6C90" w:rsidRPr="005D6C90" w:rsidRDefault="005D6C90" w:rsidP="005D6C90">
      <w:pPr>
        <w:pStyle w:val="EndNoteBibliography"/>
        <w:ind w:left="720" w:hanging="720"/>
        <w:rPr>
          <w:noProof/>
        </w:rPr>
      </w:pPr>
      <w:r w:rsidRPr="005D6C90">
        <w:rPr>
          <w:noProof/>
        </w:rPr>
        <w:t xml:space="preserve">Rush, M., Pearson, L., &amp; Lang, W. (1970). Conditional autonomic responses induced in dogs by atropine and morphine. </w:t>
      </w:r>
      <w:r w:rsidRPr="005D6C90">
        <w:rPr>
          <w:i/>
          <w:noProof/>
        </w:rPr>
        <w:t>European journal of pharmacology, 11</w:t>
      </w:r>
      <w:r w:rsidRPr="005D6C90">
        <w:rPr>
          <w:noProof/>
        </w:rPr>
        <w:t xml:space="preserve">(1), 22-28. </w:t>
      </w:r>
    </w:p>
    <w:p w14:paraId="11DC27E7" w14:textId="77777777" w:rsidR="005D6C90" w:rsidRPr="005D6C90" w:rsidRDefault="005D6C90" w:rsidP="005D6C90">
      <w:pPr>
        <w:pStyle w:val="EndNoteBibliography"/>
        <w:ind w:left="720" w:hanging="720"/>
        <w:rPr>
          <w:noProof/>
        </w:rPr>
      </w:pPr>
      <w:r w:rsidRPr="005D6C90">
        <w:rPr>
          <w:noProof/>
        </w:rPr>
        <w:t xml:space="preserve">Shapiro, A. K., Chassan, J., Morris, L. A., &amp; Frick, R. (1974). Placebo-induced side effects. </w:t>
      </w:r>
      <w:r w:rsidRPr="005D6C90">
        <w:rPr>
          <w:i/>
          <w:noProof/>
        </w:rPr>
        <w:t>Journal of Operational Psychiatry</w:t>
      </w:r>
      <w:r w:rsidRPr="005D6C90">
        <w:rPr>
          <w:noProof/>
        </w:rPr>
        <w:t xml:space="preserve">. </w:t>
      </w:r>
    </w:p>
    <w:p w14:paraId="0E263B36" w14:textId="77777777" w:rsidR="005D6C90" w:rsidRPr="005D6C90" w:rsidRDefault="005D6C90" w:rsidP="005D6C90">
      <w:pPr>
        <w:pStyle w:val="EndNoteBibliography"/>
        <w:ind w:left="720" w:hanging="720"/>
        <w:rPr>
          <w:noProof/>
        </w:rPr>
      </w:pPr>
      <w:r w:rsidRPr="005D6C90">
        <w:rPr>
          <w:noProof/>
        </w:rPr>
        <w:t xml:space="preserve">Siegel, S. (1975). Evidence from rats that morphine tolerance is a learned response. </w:t>
      </w:r>
      <w:r w:rsidRPr="005D6C90">
        <w:rPr>
          <w:i/>
          <w:noProof/>
        </w:rPr>
        <w:t>Journal of Comparative and Physiological Psychology, 89</w:t>
      </w:r>
      <w:r w:rsidRPr="005D6C90">
        <w:rPr>
          <w:noProof/>
        </w:rPr>
        <w:t xml:space="preserve">(5), 498. </w:t>
      </w:r>
    </w:p>
    <w:p w14:paraId="37F6FEE6" w14:textId="77777777" w:rsidR="005D6C90" w:rsidRPr="005D6C90" w:rsidRDefault="005D6C90" w:rsidP="005D6C90">
      <w:pPr>
        <w:pStyle w:val="EndNoteBibliography"/>
        <w:ind w:left="720" w:hanging="720"/>
        <w:rPr>
          <w:noProof/>
        </w:rPr>
      </w:pPr>
      <w:r w:rsidRPr="005D6C90">
        <w:rPr>
          <w:noProof/>
        </w:rPr>
        <w:t xml:space="preserve">Siegel, S. (1978). Tolerance to the hyperthermic effect of morphine in the rat is a learned response. </w:t>
      </w:r>
      <w:r w:rsidRPr="005D6C90">
        <w:rPr>
          <w:i/>
          <w:noProof/>
        </w:rPr>
        <w:t>Journal of Comparative and Physiological Psychology, 92</w:t>
      </w:r>
      <w:r w:rsidRPr="005D6C90">
        <w:rPr>
          <w:noProof/>
        </w:rPr>
        <w:t xml:space="preserve">(6), 1137. </w:t>
      </w:r>
    </w:p>
    <w:p w14:paraId="4F2D1F32" w14:textId="77777777" w:rsidR="005D6C90" w:rsidRPr="005D6C90" w:rsidRDefault="005D6C90" w:rsidP="005D6C90">
      <w:pPr>
        <w:pStyle w:val="EndNoteBibliography"/>
        <w:ind w:left="720" w:hanging="720"/>
        <w:rPr>
          <w:noProof/>
        </w:rPr>
      </w:pPr>
      <w:r w:rsidRPr="005D6C90">
        <w:rPr>
          <w:noProof/>
        </w:rPr>
        <w:t xml:space="preserve">Stopa, L., &amp; Clark, D. M. (2000). Social phobia and interpretation of social events. </w:t>
      </w:r>
      <w:r w:rsidRPr="005D6C90">
        <w:rPr>
          <w:i/>
          <w:noProof/>
        </w:rPr>
        <w:t>Behaviour Research and Therapy, 38</w:t>
      </w:r>
      <w:r w:rsidRPr="005D6C90">
        <w:rPr>
          <w:noProof/>
        </w:rPr>
        <w:t>(3), 273-283. doi:10.1016/S0005-7967(99)00043-1</w:t>
      </w:r>
    </w:p>
    <w:p w14:paraId="3503F4D1" w14:textId="590FB19D" w:rsidR="005D6C90" w:rsidRPr="005D6C90" w:rsidRDefault="005D6C90" w:rsidP="005D6C90">
      <w:pPr>
        <w:pStyle w:val="EndNoteBibliography"/>
        <w:ind w:left="720" w:hanging="720"/>
        <w:rPr>
          <w:noProof/>
        </w:rPr>
      </w:pPr>
      <w:r w:rsidRPr="005D6C90">
        <w:rPr>
          <w:noProof/>
        </w:rPr>
        <w:t xml:space="preserve">Suetsugi, M., Mizuki, Y., Yamamoto, K., Uchida, S., &amp; Watanabe, Y. (2007). The effect of placebo administration on the first-night effect in healthy young volunteers. </w:t>
      </w:r>
      <w:r w:rsidRPr="005D6C90">
        <w:rPr>
          <w:i/>
          <w:noProof/>
        </w:rPr>
        <w:t>Progress in Neuro-Psychopharmacology and Biological Psychiatry, 31</w:t>
      </w:r>
      <w:r w:rsidRPr="005D6C90">
        <w:rPr>
          <w:noProof/>
        </w:rPr>
        <w:t xml:space="preserve">(4), 839-847.  Retrieved from </w:t>
      </w:r>
      <w:hyperlink r:id="rId22" w:history="1">
        <w:r w:rsidRPr="005D6C90">
          <w:rPr>
            <w:rStyle w:val="Hyperlink"/>
            <w:rFonts w:asciiTheme="minorHAnsi" w:hAnsiTheme="minorHAnsi"/>
            <w:noProof/>
          </w:rPr>
          <w:t>http://ac.els-cdn.com/S0278584607000516/1-s2.0-S0278584607000516-main.pdf?_tid=ae70f8d6-db85-11e5-bad9-00000aacb35d&amp;acdnat=1456380470_3fd1bd29ae07170aa4afea7e7c3cf198</w:t>
        </w:r>
      </w:hyperlink>
    </w:p>
    <w:p w14:paraId="445D67BF" w14:textId="77777777" w:rsidR="005D6C90" w:rsidRPr="005D6C90" w:rsidRDefault="005D6C90" w:rsidP="005D6C90">
      <w:pPr>
        <w:pStyle w:val="EndNoteBibliography"/>
        <w:ind w:left="720" w:hanging="720"/>
        <w:rPr>
          <w:noProof/>
        </w:rPr>
      </w:pPr>
      <w:r w:rsidRPr="005D6C90">
        <w:rPr>
          <w:noProof/>
        </w:rPr>
        <w:t xml:space="preserve">Wickramasekera, I. (1980). A conditioned response model of the placebo effect - Predictions from the model. </w:t>
      </w:r>
      <w:r w:rsidRPr="005D6C90">
        <w:rPr>
          <w:i/>
          <w:noProof/>
        </w:rPr>
        <w:t>Biofeedback and Self-Regulation, 5</w:t>
      </w:r>
      <w:r w:rsidRPr="005D6C90">
        <w:rPr>
          <w:noProof/>
        </w:rPr>
        <w:t>(1), 5-18. doi:10.1007/BF00999060</w:t>
      </w:r>
    </w:p>
    <w:p w14:paraId="132B210B" w14:textId="1BBD3315"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012212" w:rsidRDefault="00012212">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012212" w:rsidRDefault="00012212">
      <w:pPr>
        <w:pStyle w:val="CommentText"/>
      </w:pPr>
    </w:p>
    <w:p w14:paraId="36F457D5" w14:textId="386B51A7" w:rsidR="00012212" w:rsidRDefault="00012212">
      <w:pPr>
        <w:pStyle w:val="CommentText"/>
      </w:pPr>
      <w:r>
        <w:t>Also ‘stimuli can be viewed as inputs to and responses outputs from the central nervous system.</w:t>
      </w:r>
    </w:p>
    <w:p w14:paraId="1DA105EF" w14:textId="77777777" w:rsidR="00012212" w:rsidRDefault="00012212">
      <w:pPr>
        <w:pStyle w:val="CommentText"/>
      </w:pPr>
    </w:p>
    <w:p w14:paraId="32FD3CDC" w14:textId="00B07366" w:rsidR="00012212" w:rsidRDefault="00012212">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012212" w:rsidRDefault="00012212">
      <w:pPr>
        <w:pStyle w:val="CommentText"/>
      </w:pPr>
    </w:p>
    <w:p w14:paraId="396CBB56" w14:textId="06DC2B31" w:rsidR="00012212" w:rsidRDefault="00012212">
      <w:pPr>
        <w:pStyle w:val="CommentText"/>
      </w:pPr>
      <w:r>
        <w:t xml:space="preserve">Because it happens independent of the CNS the various events that instigate reactions do not qualify as stimuli and the reactions do not qualify as responses. </w:t>
      </w:r>
    </w:p>
    <w:p w14:paraId="33443486" w14:textId="77777777" w:rsidR="00012212" w:rsidRDefault="00012212">
      <w:pPr>
        <w:pStyle w:val="CommentText"/>
      </w:pPr>
    </w:p>
    <w:p w14:paraId="5A9FB692" w14:textId="03098A18" w:rsidR="00012212" w:rsidRDefault="00012212">
      <w:pPr>
        <w:pStyle w:val="CommentText"/>
      </w:pPr>
      <w:r>
        <w:t xml:space="preserve">However the decrease in blood glucose level can act as a stimulus to the CNS and result in a neutrally-induced response. </w:t>
      </w:r>
    </w:p>
    <w:p w14:paraId="072F1375" w14:textId="77777777" w:rsidR="00012212" w:rsidRDefault="00012212">
      <w:pPr>
        <w:pStyle w:val="CommentText"/>
      </w:pPr>
    </w:p>
    <w:p w14:paraId="456D6F86" w14:textId="38148B41" w:rsidR="00012212" w:rsidRDefault="00012212">
      <w:pPr>
        <w:pStyle w:val="CommentText"/>
      </w:pPr>
      <w:r>
        <w:t xml:space="preserve">  </w:t>
      </w:r>
    </w:p>
    <w:p w14:paraId="390C2DDB" w14:textId="77777777" w:rsidR="00012212" w:rsidRDefault="00012212">
      <w:pPr>
        <w:pStyle w:val="CommentText"/>
      </w:pPr>
    </w:p>
    <w:p w14:paraId="2348097F" w14:textId="77777777" w:rsidR="00012212" w:rsidRDefault="00012212">
      <w:pPr>
        <w:pStyle w:val="CommentText"/>
      </w:pPr>
    </w:p>
  </w:comment>
  <w:comment w:id="15" w:author="Llewellyn Mills" w:date="2013-10-30T08:31:00Z" w:initials="LM">
    <w:p w14:paraId="25080273" w14:textId="3E524803" w:rsidR="00012212" w:rsidRPr="00EB6BC6" w:rsidRDefault="00012212">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17" w:author="Llewellyn Mills" w:date="2014-07-18T14:33:00Z" w:initials="LM">
    <w:p w14:paraId="09BA4340" w14:textId="63CB1B90" w:rsidR="00012212" w:rsidRDefault="00012212">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012212" w:rsidRDefault="00012212" w:rsidP="006C10A1">
      <w:r>
        <w:separator/>
      </w:r>
    </w:p>
  </w:endnote>
  <w:endnote w:type="continuationSeparator" w:id="0">
    <w:p w14:paraId="5D86FF32" w14:textId="77777777" w:rsidR="00012212" w:rsidRDefault="00012212"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012212" w:rsidRDefault="00012212" w:rsidP="006C10A1">
      <w:r>
        <w:separator/>
      </w:r>
    </w:p>
  </w:footnote>
  <w:footnote w:type="continuationSeparator" w:id="0">
    <w:p w14:paraId="56D61D9C" w14:textId="77777777" w:rsidR="00012212" w:rsidRDefault="00012212" w:rsidP="006C10A1">
      <w:r>
        <w:continuationSeparator/>
      </w:r>
    </w:p>
  </w:footnote>
  <w:footnote w:id="1">
    <w:p w14:paraId="134CB5FE" w14:textId="26839D54" w:rsidR="00012212" w:rsidRDefault="00012212">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012212" w:rsidRDefault="00012212">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012212" w:rsidRPr="002F370E" w:rsidRDefault="00012212">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012212" w:rsidRPr="002F370E" w:rsidRDefault="00012212">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1">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2">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3">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08&lt;/item&gt;&lt;item&gt;309&lt;/item&gt;&lt;/record-ids&gt;&lt;/item&gt;&lt;/Libraries&gt;"/>
  </w:docVars>
  <w:rsids>
    <w:rsidRoot w:val="00401AA2"/>
    <w:rsid w:val="00002EB8"/>
    <w:rsid w:val="00003B06"/>
    <w:rsid w:val="00005C5E"/>
    <w:rsid w:val="000105FC"/>
    <w:rsid w:val="000107AC"/>
    <w:rsid w:val="00011D71"/>
    <w:rsid w:val="00012212"/>
    <w:rsid w:val="00017405"/>
    <w:rsid w:val="00022533"/>
    <w:rsid w:val="00024928"/>
    <w:rsid w:val="00033F64"/>
    <w:rsid w:val="0003644A"/>
    <w:rsid w:val="00040AB9"/>
    <w:rsid w:val="0004515B"/>
    <w:rsid w:val="0006386A"/>
    <w:rsid w:val="00066671"/>
    <w:rsid w:val="00070A48"/>
    <w:rsid w:val="00072B28"/>
    <w:rsid w:val="00074421"/>
    <w:rsid w:val="00074630"/>
    <w:rsid w:val="00075C4A"/>
    <w:rsid w:val="00077D70"/>
    <w:rsid w:val="000804DE"/>
    <w:rsid w:val="0008410D"/>
    <w:rsid w:val="00086EBE"/>
    <w:rsid w:val="00090AA1"/>
    <w:rsid w:val="00094A3C"/>
    <w:rsid w:val="00095958"/>
    <w:rsid w:val="000A74DF"/>
    <w:rsid w:val="000B2C00"/>
    <w:rsid w:val="000B2CD1"/>
    <w:rsid w:val="000B300E"/>
    <w:rsid w:val="000B6CF2"/>
    <w:rsid w:val="000C0525"/>
    <w:rsid w:val="000C3EA8"/>
    <w:rsid w:val="000D4EC0"/>
    <w:rsid w:val="000D6519"/>
    <w:rsid w:val="000E0130"/>
    <w:rsid w:val="000E0879"/>
    <w:rsid w:val="000E2C04"/>
    <w:rsid w:val="000E6108"/>
    <w:rsid w:val="000F2359"/>
    <w:rsid w:val="000F799E"/>
    <w:rsid w:val="001042F8"/>
    <w:rsid w:val="00104F28"/>
    <w:rsid w:val="001065CB"/>
    <w:rsid w:val="00106D6B"/>
    <w:rsid w:val="00114EB6"/>
    <w:rsid w:val="00115565"/>
    <w:rsid w:val="001223C1"/>
    <w:rsid w:val="001223FD"/>
    <w:rsid w:val="001322F8"/>
    <w:rsid w:val="00136709"/>
    <w:rsid w:val="00143C76"/>
    <w:rsid w:val="00157EE0"/>
    <w:rsid w:val="00161578"/>
    <w:rsid w:val="00162A7B"/>
    <w:rsid w:val="00165F57"/>
    <w:rsid w:val="00173EE8"/>
    <w:rsid w:val="00174EE6"/>
    <w:rsid w:val="00176122"/>
    <w:rsid w:val="00177037"/>
    <w:rsid w:val="00177794"/>
    <w:rsid w:val="001871BE"/>
    <w:rsid w:val="001979A1"/>
    <w:rsid w:val="001A187F"/>
    <w:rsid w:val="001A2004"/>
    <w:rsid w:val="001A2094"/>
    <w:rsid w:val="001A3565"/>
    <w:rsid w:val="001A7B22"/>
    <w:rsid w:val="001B2C18"/>
    <w:rsid w:val="001C04CA"/>
    <w:rsid w:val="001C29B5"/>
    <w:rsid w:val="001C34BD"/>
    <w:rsid w:val="001C3AF7"/>
    <w:rsid w:val="001C54E9"/>
    <w:rsid w:val="001C5830"/>
    <w:rsid w:val="001C7534"/>
    <w:rsid w:val="001E0714"/>
    <w:rsid w:val="001E3A53"/>
    <w:rsid w:val="001E4335"/>
    <w:rsid w:val="001E70C7"/>
    <w:rsid w:val="001F330E"/>
    <w:rsid w:val="001F5909"/>
    <w:rsid w:val="0020040F"/>
    <w:rsid w:val="00203FA8"/>
    <w:rsid w:val="002044BB"/>
    <w:rsid w:val="0020502D"/>
    <w:rsid w:val="0021171B"/>
    <w:rsid w:val="002130BB"/>
    <w:rsid w:val="00214B93"/>
    <w:rsid w:val="00214DE0"/>
    <w:rsid w:val="00217994"/>
    <w:rsid w:val="00220735"/>
    <w:rsid w:val="0022110D"/>
    <w:rsid w:val="00221E8D"/>
    <w:rsid w:val="00227413"/>
    <w:rsid w:val="00230C02"/>
    <w:rsid w:val="00231ABC"/>
    <w:rsid w:val="002320B3"/>
    <w:rsid w:val="00234591"/>
    <w:rsid w:val="00240836"/>
    <w:rsid w:val="0024149F"/>
    <w:rsid w:val="00243C0D"/>
    <w:rsid w:val="00246533"/>
    <w:rsid w:val="00246B86"/>
    <w:rsid w:val="002515CC"/>
    <w:rsid w:val="00252790"/>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496A"/>
    <w:rsid w:val="002B66DC"/>
    <w:rsid w:val="002B6B45"/>
    <w:rsid w:val="002B768E"/>
    <w:rsid w:val="002B77BD"/>
    <w:rsid w:val="002C22E1"/>
    <w:rsid w:val="002C560C"/>
    <w:rsid w:val="002C6204"/>
    <w:rsid w:val="002C69BF"/>
    <w:rsid w:val="002C7136"/>
    <w:rsid w:val="002D2269"/>
    <w:rsid w:val="002D7F3D"/>
    <w:rsid w:val="002E0B7C"/>
    <w:rsid w:val="002E10B1"/>
    <w:rsid w:val="002E2F37"/>
    <w:rsid w:val="002E4CB4"/>
    <w:rsid w:val="002F370E"/>
    <w:rsid w:val="002F5D62"/>
    <w:rsid w:val="00300151"/>
    <w:rsid w:val="003010CE"/>
    <w:rsid w:val="003032EE"/>
    <w:rsid w:val="0030451A"/>
    <w:rsid w:val="00304928"/>
    <w:rsid w:val="00306CE2"/>
    <w:rsid w:val="00306D5C"/>
    <w:rsid w:val="0030709E"/>
    <w:rsid w:val="003071B1"/>
    <w:rsid w:val="003102DD"/>
    <w:rsid w:val="0031317A"/>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709B9"/>
    <w:rsid w:val="003716B6"/>
    <w:rsid w:val="003726E3"/>
    <w:rsid w:val="00372E1D"/>
    <w:rsid w:val="0037390D"/>
    <w:rsid w:val="0037529D"/>
    <w:rsid w:val="00375AE5"/>
    <w:rsid w:val="00385FFE"/>
    <w:rsid w:val="0038644E"/>
    <w:rsid w:val="00386B78"/>
    <w:rsid w:val="00386D2B"/>
    <w:rsid w:val="00387CF2"/>
    <w:rsid w:val="00387F03"/>
    <w:rsid w:val="00393CBB"/>
    <w:rsid w:val="003943B3"/>
    <w:rsid w:val="003A5690"/>
    <w:rsid w:val="003A5CFD"/>
    <w:rsid w:val="003A6182"/>
    <w:rsid w:val="003A7308"/>
    <w:rsid w:val="003B4C60"/>
    <w:rsid w:val="003B5310"/>
    <w:rsid w:val="003C6BD6"/>
    <w:rsid w:val="003C6C12"/>
    <w:rsid w:val="003D0C1D"/>
    <w:rsid w:val="003D3483"/>
    <w:rsid w:val="003D599E"/>
    <w:rsid w:val="003D69B5"/>
    <w:rsid w:val="003F06ED"/>
    <w:rsid w:val="003F4869"/>
    <w:rsid w:val="00401AA2"/>
    <w:rsid w:val="00403550"/>
    <w:rsid w:val="00407463"/>
    <w:rsid w:val="00410E94"/>
    <w:rsid w:val="00413080"/>
    <w:rsid w:val="00414386"/>
    <w:rsid w:val="00414C83"/>
    <w:rsid w:val="00417EFB"/>
    <w:rsid w:val="00420907"/>
    <w:rsid w:val="00424DBF"/>
    <w:rsid w:val="00426018"/>
    <w:rsid w:val="00433B66"/>
    <w:rsid w:val="00434247"/>
    <w:rsid w:val="00440735"/>
    <w:rsid w:val="00440FE4"/>
    <w:rsid w:val="00442AA3"/>
    <w:rsid w:val="00444DCA"/>
    <w:rsid w:val="0044503E"/>
    <w:rsid w:val="00446816"/>
    <w:rsid w:val="00453E23"/>
    <w:rsid w:val="00455A21"/>
    <w:rsid w:val="004606C2"/>
    <w:rsid w:val="004609C5"/>
    <w:rsid w:val="0046355C"/>
    <w:rsid w:val="004637BA"/>
    <w:rsid w:val="00463D15"/>
    <w:rsid w:val="004649B1"/>
    <w:rsid w:val="004711A2"/>
    <w:rsid w:val="00472766"/>
    <w:rsid w:val="0047388D"/>
    <w:rsid w:val="00476312"/>
    <w:rsid w:val="00483330"/>
    <w:rsid w:val="00483682"/>
    <w:rsid w:val="00484E50"/>
    <w:rsid w:val="00492063"/>
    <w:rsid w:val="004947F3"/>
    <w:rsid w:val="004A20D5"/>
    <w:rsid w:val="004A2C3C"/>
    <w:rsid w:val="004A72D2"/>
    <w:rsid w:val="004B2B24"/>
    <w:rsid w:val="004B2F4D"/>
    <w:rsid w:val="004B4303"/>
    <w:rsid w:val="004C13D6"/>
    <w:rsid w:val="004C1EAD"/>
    <w:rsid w:val="004C3197"/>
    <w:rsid w:val="004C5780"/>
    <w:rsid w:val="004D1D02"/>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36DBF"/>
    <w:rsid w:val="00540638"/>
    <w:rsid w:val="0054221B"/>
    <w:rsid w:val="005502EE"/>
    <w:rsid w:val="005556B6"/>
    <w:rsid w:val="0055694B"/>
    <w:rsid w:val="00556D11"/>
    <w:rsid w:val="0056141C"/>
    <w:rsid w:val="00561D33"/>
    <w:rsid w:val="00562516"/>
    <w:rsid w:val="00566C47"/>
    <w:rsid w:val="0056702C"/>
    <w:rsid w:val="00574348"/>
    <w:rsid w:val="00574A10"/>
    <w:rsid w:val="00584D79"/>
    <w:rsid w:val="00592AD9"/>
    <w:rsid w:val="0059336F"/>
    <w:rsid w:val="005956B2"/>
    <w:rsid w:val="005965DB"/>
    <w:rsid w:val="005A0253"/>
    <w:rsid w:val="005A0943"/>
    <w:rsid w:val="005A0D21"/>
    <w:rsid w:val="005B1110"/>
    <w:rsid w:val="005B17B9"/>
    <w:rsid w:val="005B251D"/>
    <w:rsid w:val="005C2703"/>
    <w:rsid w:val="005C4DE8"/>
    <w:rsid w:val="005C6C4A"/>
    <w:rsid w:val="005D6C90"/>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46D1"/>
    <w:rsid w:val="006164B9"/>
    <w:rsid w:val="006170C5"/>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FE3"/>
    <w:rsid w:val="00694DF1"/>
    <w:rsid w:val="006962F9"/>
    <w:rsid w:val="00696315"/>
    <w:rsid w:val="00696DB1"/>
    <w:rsid w:val="006A16CD"/>
    <w:rsid w:val="006A1FF3"/>
    <w:rsid w:val="006A42DB"/>
    <w:rsid w:val="006A4FA9"/>
    <w:rsid w:val="006A6B86"/>
    <w:rsid w:val="006B6797"/>
    <w:rsid w:val="006C10A1"/>
    <w:rsid w:val="006C22CF"/>
    <w:rsid w:val="006C4BC0"/>
    <w:rsid w:val="006D05A5"/>
    <w:rsid w:val="006D1529"/>
    <w:rsid w:val="006D6D94"/>
    <w:rsid w:val="006D6E86"/>
    <w:rsid w:val="006E20BD"/>
    <w:rsid w:val="006E78A4"/>
    <w:rsid w:val="006E7A82"/>
    <w:rsid w:val="006F06C9"/>
    <w:rsid w:val="006F7A7B"/>
    <w:rsid w:val="0070041C"/>
    <w:rsid w:val="00702402"/>
    <w:rsid w:val="00704C2C"/>
    <w:rsid w:val="00705E61"/>
    <w:rsid w:val="00706420"/>
    <w:rsid w:val="00711796"/>
    <w:rsid w:val="00711DB5"/>
    <w:rsid w:val="00712B95"/>
    <w:rsid w:val="00713C08"/>
    <w:rsid w:val="00713ED1"/>
    <w:rsid w:val="007148E0"/>
    <w:rsid w:val="00716105"/>
    <w:rsid w:val="00720CB6"/>
    <w:rsid w:val="00723059"/>
    <w:rsid w:val="007244D7"/>
    <w:rsid w:val="00724925"/>
    <w:rsid w:val="00725A64"/>
    <w:rsid w:val="00725C7D"/>
    <w:rsid w:val="00730409"/>
    <w:rsid w:val="00730962"/>
    <w:rsid w:val="00733714"/>
    <w:rsid w:val="0073541A"/>
    <w:rsid w:val="00737340"/>
    <w:rsid w:val="0074055D"/>
    <w:rsid w:val="00743E3D"/>
    <w:rsid w:val="007455B4"/>
    <w:rsid w:val="007467D8"/>
    <w:rsid w:val="00747B4B"/>
    <w:rsid w:val="00750F38"/>
    <w:rsid w:val="007533EA"/>
    <w:rsid w:val="00756A80"/>
    <w:rsid w:val="007607DD"/>
    <w:rsid w:val="00760CD6"/>
    <w:rsid w:val="00761A2A"/>
    <w:rsid w:val="00761AEC"/>
    <w:rsid w:val="00762EC8"/>
    <w:rsid w:val="00763C6A"/>
    <w:rsid w:val="00772B3C"/>
    <w:rsid w:val="00774A87"/>
    <w:rsid w:val="00777F57"/>
    <w:rsid w:val="00786037"/>
    <w:rsid w:val="00792C60"/>
    <w:rsid w:val="00796F43"/>
    <w:rsid w:val="007A09D2"/>
    <w:rsid w:val="007A16AE"/>
    <w:rsid w:val="007A235E"/>
    <w:rsid w:val="007A3CBB"/>
    <w:rsid w:val="007A53B5"/>
    <w:rsid w:val="007A5697"/>
    <w:rsid w:val="007A7787"/>
    <w:rsid w:val="007B7310"/>
    <w:rsid w:val="007D04EA"/>
    <w:rsid w:val="007D0F66"/>
    <w:rsid w:val="007D1935"/>
    <w:rsid w:val="007D2FA0"/>
    <w:rsid w:val="007D4862"/>
    <w:rsid w:val="007D62BE"/>
    <w:rsid w:val="007E27D1"/>
    <w:rsid w:val="007E282D"/>
    <w:rsid w:val="007E5D62"/>
    <w:rsid w:val="007E7359"/>
    <w:rsid w:val="007F122D"/>
    <w:rsid w:val="007F5D5D"/>
    <w:rsid w:val="007F6C82"/>
    <w:rsid w:val="008048D5"/>
    <w:rsid w:val="00813DC4"/>
    <w:rsid w:val="008167D5"/>
    <w:rsid w:val="00817D71"/>
    <w:rsid w:val="00821EEE"/>
    <w:rsid w:val="00826B83"/>
    <w:rsid w:val="008323EB"/>
    <w:rsid w:val="008340F0"/>
    <w:rsid w:val="00834C83"/>
    <w:rsid w:val="008376CF"/>
    <w:rsid w:val="00843B69"/>
    <w:rsid w:val="0085253F"/>
    <w:rsid w:val="00854DAE"/>
    <w:rsid w:val="00855150"/>
    <w:rsid w:val="008558DF"/>
    <w:rsid w:val="00857BE9"/>
    <w:rsid w:val="00857ED4"/>
    <w:rsid w:val="00861A48"/>
    <w:rsid w:val="00861FFD"/>
    <w:rsid w:val="0086287B"/>
    <w:rsid w:val="00870176"/>
    <w:rsid w:val="00870FAB"/>
    <w:rsid w:val="00871425"/>
    <w:rsid w:val="00872B29"/>
    <w:rsid w:val="00874AA3"/>
    <w:rsid w:val="0087513F"/>
    <w:rsid w:val="00882975"/>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05EA"/>
    <w:rsid w:val="008D37CE"/>
    <w:rsid w:val="008D55BB"/>
    <w:rsid w:val="008D7EF1"/>
    <w:rsid w:val="008E264B"/>
    <w:rsid w:val="008E3033"/>
    <w:rsid w:val="008E4D8A"/>
    <w:rsid w:val="008E61FC"/>
    <w:rsid w:val="008E6FAC"/>
    <w:rsid w:val="008F0928"/>
    <w:rsid w:val="008F1DB0"/>
    <w:rsid w:val="008F3F23"/>
    <w:rsid w:val="008F4C82"/>
    <w:rsid w:val="00900DEF"/>
    <w:rsid w:val="0091085D"/>
    <w:rsid w:val="00920D06"/>
    <w:rsid w:val="009269E7"/>
    <w:rsid w:val="00926C20"/>
    <w:rsid w:val="00930197"/>
    <w:rsid w:val="00931A68"/>
    <w:rsid w:val="00934AAD"/>
    <w:rsid w:val="00934E6F"/>
    <w:rsid w:val="00940FF9"/>
    <w:rsid w:val="009439BD"/>
    <w:rsid w:val="00945610"/>
    <w:rsid w:val="009502C2"/>
    <w:rsid w:val="00950489"/>
    <w:rsid w:val="009509D5"/>
    <w:rsid w:val="0095181B"/>
    <w:rsid w:val="0095423E"/>
    <w:rsid w:val="00954324"/>
    <w:rsid w:val="00956D0B"/>
    <w:rsid w:val="00962A01"/>
    <w:rsid w:val="00967DBB"/>
    <w:rsid w:val="009707AE"/>
    <w:rsid w:val="00973D09"/>
    <w:rsid w:val="00981BD5"/>
    <w:rsid w:val="00984B76"/>
    <w:rsid w:val="00990A69"/>
    <w:rsid w:val="00991ABE"/>
    <w:rsid w:val="00991AFC"/>
    <w:rsid w:val="00993B88"/>
    <w:rsid w:val="009A3689"/>
    <w:rsid w:val="009A43F3"/>
    <w:rsid w:val="009A484F"/>
    <w:rsid w:val="009A7FCC"/>
    <w:rsid w:val="009B3FF7"/>
    <w:rsid w:val="009B5F10"/>
    <w:rsid w:val="009C0F65"/>
    <w:rsid w:val="009C125D"/>
    <w:rsid w:val="009C2407"/>
    <w:rsid w:val="009C37BC"/>
    <w:rsid w:val="009C3BBD"/>
    <w:rsid w:val="009D10F1"/>
    <w:rsid w:val="009D22DB"/>
    <w:rsid w:val="009D2519"/>
    <w:rsid w:val="009D4D11"/>
    <w:rsid w:val="009E020B"/>
    <w:rsid w:val="009E02D4"/>
    <w:rsid w:val="009E37BB"/>
    <w:rsid w:val="009E5D79"/>
    <w:rsid w:val="009F5A9B"/>
    <w:rsid w:val="00A02882"/>
    <w:rsid w:val="00A04D98"/>
    <w:rsid w:val="00A148B5"/>
    <w:rsid w:val="00A16B59"/>
    <w:rsid w:val="00A17A54"/>
    <w:rsid w:val="00A26388"/>
    <w:rsid w:val="00A264B2"/>
    <w:rsid w:val="00A26609"/>
    <w:rsid w:val="00A32DF5"/>
    <w:rsid w:val="00A33B0F"/>
    <w:rsid w:val="00A356B8"/>
    <w:rsid w:val="00A416BE"/>
    <w:rsid w:val="00A4584B"/>
    <w:rsid w:val="00A4614F"/>
    <w:rsid w:val="00A541DE"/>
    <w:rsid w:val="00A60026"/>
    <w:rsid w:val="00A631E2"/>
    <w:rsid w:val="00A64AB5"/>
    <w:rsid w:val="00A76DC1"/>
    <w:rsid w:val="00A807FF"/>
    <w:rsid w:val="00A81F14"/>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450D"/>
    <w:rsid w:val="00AF1944"/>
    <w:rsid w:val="00AF1CB9"/>
    <w:rsid w:val="00AF2873"/>
    <w:rsid w:val="00AF56CA"/>
    <w:rsid w:val="00B02D00"/>
    <w:rsid w:val="00B05D2F"/>
    <w:rsid w:val="00B06A81"/>
    <w:rsid w:val="00B22F76"/>
    <w:rsid w:val="00B2577F"/>
    <w:rsid w:val="00B25D38"/>
    <w:rsid w:val="00B2736D"/>
    <w:rsid w:val="00B331C0"/>
    <w:rsid w:val="00B34DE6"/>
    <w:rsid w:val="00B366DF"/>
    <w:rsid w:val="00B36932"/>
    <w:rsid w:val="00B421B1"/>
    <w:rsid w:val="00B44654"/>
    <w:rsid w:val="00B46185"/>
    <w:rsid w:val="00B46798"/>
    <w:rsid w:val="00B46F00"/>
    <w:rsid w:val="00B51A5D"/>
    <w:rsid w:val="00B53B78"/>
    <w:rsid w:val="00B54AEB"/>
    <w:rsid w:val="00B60BBA"/>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51C4"/>
    <w:rsid w:val="00BC037A"/>
    <w:rsid w:val="00BC4114"/>
    <w:rsid w:val="00BC5079"/>
    <w:rsid w:val="00BC7940"/>
    <w:rsid w:val="00BD453B"/>
    <w:rsid w:val="00BD4842"/>
    <w:rsid w:val="00BD6991"/>
    <w:rsid w:val="00BD7C19"/>
    <w:rsid w:val="00BE0CA6"/>
    <w:rsid w:val="00BE29B4"/>
    <w:rsid w:val="00BE4583"/>
    <w:rsid w:val="00BF44BA"/>
    <w:rsid w:val="00BF44D3"/>
    <w:rsid w:val="00BF5DEE"/>
    <w:rsid w:val="00BF621B"/>
    <w:rsid w:val="00BF6BC4"/>
    <w:rsid w:val="00C040C0"/>
    <w:rsid w:val="00C07ECD"/>
    <w:rsid w:val="00C10C71"/>
    <w:rsid w:val="00C121D9"/>
    <w:rsid w:val="00C129FD"/>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67F7"/>
    <w:rsid w:val="00C80922"/>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0CE1"/>
    <w:rsid w:val="00CE3DF4"/>
    <w:rsid w:val="00CF48AC"/>
    <w:rsid w:val="00CF4BA2"/>
    <w:rsid w:val="00CF7691"/>
    <w:rsid w:val="00CF7F32"/>
    <w:rsid w:val="00D02A9D"/>
    <w:rsid w:val="00D03327"/>
    <w:rsid w:val="00D03740"/>
    <w:rsid w:val="00D0582C"/>
    <w:rsid w:val="00D06BA0"/>
    <w:rsid w:val="00D0755C"/>
    <w:rsid w:val="00D07B33"/>
    <w:rsid w:val="00D1203E"/>
    <w:rsid w:val="00D130BB"/>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4DAE"/>
    <w:rsid w:val="00D65029"/>
    <w:rsid w:val="00D66331"/>
    <w:rsid w:val="00D66DC1"/>
    <w:rsid w:val="00D67800"/>
    <w:rsid w:val="00D67BEA"/>
    <w:rsid w:val="00D73217"/>
    <w:rsid w:val="00D75F28"/>
    <w:rsid w:val="00D81F4C"/>
    <w:rsid w:val="00D82E55"/>
    <w:rsid w:val="00D84043"/>
    <w:rsid w:val="00D8463D"/>
    <w:rsid w:val="00D92D0C"/>
    <w:rsid w:val="00D94A07"/>
    <w:rsid w:val="00D956A7"/>
    <w:rsid w:val="00D97D45"/>
    <w:rsid w:val="00DA16A2"/>
    <w:rsid w:val="00DA2149"/>
    <w:rsid w:val="00DB0F68"/>
    <w:rsid w:val="00DB3429"/>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5CB5"/>
    <w:rsid w:val="00E06E6F"/>
    <w:rsid w:val="00E25F67"/>
    <w:rsid w:val="00E307EA"/>
    <w:rsid w:val="00E31768"/>
    <w:rsid w:val="00E36BFD"/>
    <w:rsid w:val="00E370A4"/>
    <w:rsid w:val="00E40F95"/>
    <w:rsid w:val="00E41AEA"/>
    <w:rsid w:val="00E43FBE"/>
    <w:rsid w:val="00E46172"/>
    <w:rsid w:val="00E46E91"/>
    <w:rsid w:val="00E474CA"/>
    <w:rsid w:val="00E51A51"/>
    <w:rsid w:val="00E52604"/>
    <w:rsid w:val="00E53A4A"/>
    <w:rsid w:val="00E54329"/>
    <w:rsid w:val="00E544C1"/>
    <w:rsid w:val="00E61808"/>
    <w:rsid w:val="00E65754"/>
    <w:rsid w:val="00E71466"/>
    <w:rsid w:val="00E7187D"/>
    <w:rsid w:val="00E73102"/>
    <w:rsid w:val="00E74D03"/>
    <w:rsid w:val="00E80157"/>
    <w:rsid w:val="00E806BE"/>
    <w:rsid w:val="00E81969"/>
    <w:rsid w:val="00E84C1A"/>
    <w:rsid w:val="00E85432"/>
    <w:rsid w:val="00E87489"/>
    <w:rsid w:val="00E87ADE"/>
    <w:rsid w:val="00E97720"/>
    <w:rsid w:val="00EA009C"/>
    <w:rsid w:val="00EA0615"/>
    <w:rsid w:val="00EA36D2"/>
    <w:rsid w:val="00EB2407"/>
    <w:rsid w:val="00EB2F54"/>
    <w:rsid w:val="00EB45CE"/>
    <w:rsid w:val="00EB523A"/>
    <w:rsid w:val="00EB5B80"/>
    <w:rsid w:val="00EB6A92"/>
    <w:rsid w:val="00EB6BC6"/>
    <w:rsid w:val="00EB74ED"/>
    <w:rsid w:val="00EC1A00"/>
    <w:rsid w:val="00EC391E"/>
    <w:rsid w:val="00EC5338"/>
    <w:rsid w:val="00ED0CEF"/>
    <w:rsid w:val="00ED49A5"/>
    <w:rsid w:val="00EE32F5"/>
    <w:rsid w:val="00EE5D45"/>
    <w:rsid w:val="00EF68AD"/>
    <w:rsid w:val="00F02D0D"/>
    <w:rsid w:val="00F03F81"/>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A68BA"/>
    <w:rsid w:val="00FB2067"/>
    <w:rsid w:val="00FB2DC1"/>
    <w:rsid w:val="00FB54B2"/>
    <w:rsid w:val="00FB651B"/>
    <w:rsid w:val="00FB7993"/>
    <w:rsid w:val="00FB7AFB"/>
    <w:rsid w:val="00FC169A"/>
    <w:rsid w:val="00FC3D57"/>
    <w:rsid w:val="00FC532F"/>
    <w:rsid w:val="00FC6495"/>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1"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2" Type="http://schemas.openxmlformats.org/officeDocument/2006/relationships/hyperlink" Target="http://ac.els-cdn.com/S0278584607000516/1-s2.0-S0278584607000516-main.pdf?_tid=ae70f8d6-db85-11e5-bad9-00000aacb35d&amp;acdnat=1456380470_3fd1bd29ae07170aa4afea7e7c3cf198"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graphics.tx.ovid.com/ovftpdfs/FPDDNCJCMDBPFJ00/fs046/ovft/live/gv023/00000487/00000487-198803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5A88A-D0E2-E648-8927-EBB46894B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3</Pages>
  <Words>20967</Words>
  <Characters>119515</Characters>
  <Application>Microsoft Macintosh Word</Application>
  <DocSecurity>0</DocSecurity>
  <Lines>995</Lines>
  <Paragraphs>280</Paragraphs>
  <ScaleCrop>false</ScaleCrop>
  <Company/>
  <LinksUpToDate>false</LinksUpToDate>
  <CharactersWithSpaces>140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19</cp:revision>
  <dcterms:created xsi:type="dcterms:W3CDTF">2016-03-02T03:36:00Z</dcterms:created>
  <dcterms:modified xsi:type="dcterms:W3CDTF">2016-03-03T03:56:00Z</dcterms:modified>
</cp:coreProperties>
</file>